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60D133" w14:textId="14F2C0B4" w:rsidR="00570B56" w:rsidRPr="0010468F" w:rsidRDefault="000C30E5" w:rsidP="0010468F">
      <w:pPr>
        <w:spacing w:line="480" w:lineRule="auto"/>
        <w:rPr>
          <w:rFonts w:cstheme="minorHAnsi"/>
          <w:b/>
          <w:sz w:val="24"/>
          <w:szCs w:val="24"/>
        </w:rPr>
      </w:pPr>
      <w:bookmarkStart w:id="0" w:name="_GoBack"/>
      <w:bookmarkEnd w:id="0"/>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proofErr w:type="spellStart"/>
      <w:r w:rsidR="00B02CF5" w:rsidRPr="0010468F">
        <w:rPr>
          <w:rFonts w:cstheme="minorHAnsi"/>
          <w:sz w:val="24"/>
          <w:szCs w:val="24"/>
        </w:rPr>
        <w:t>Osorno</w:t>
      </w:r>
      <w:proofErr w:type="spellEnd"/>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w:t>
      </w:r>
      <w:proofErr w:type="spellStart"/>
      <w:r w:rsidRPr="0010468F">
        <w:rPr>
          <w:rFonts w:cstheme="minorHAnsi"/>
          <w:sz w:val="24"/>
          <w:szCs w:val="24"/>
        </w:rPr>
        <w:t>McClean</w:t>
      </w:r>
      <w:proofErr w:type="spellEnd"/>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proofErr w:type="spellStart"/>
      <w:r w:rsidRPr="0010468F">
        <w:rPr>
          <w:rFonts w:cstheme="minorHAnsi"/>
          <w:sz w:val="24"/>
          <w:szCs w:val="24"/>
        </w:rPr>
        <w:t>Juenger</w:t>
      </w:r>
      <w:proofErr w:type="spellEnd"/>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0DFA9FB"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del w:id="1" w:author="MacQueen, Alice H" w:date="2020-01-28T10:46:00Z">
        <w:r w:rsidR="004C24C7" w:rsidRPr="0010468F" w:rsidDel="00612BBC">
          <w:rPr>
            <w:rFonts w:eastAsia="Times New Roman" w:cstheme="minorHAnsi"/>
            <w:bCs/>
            <w:sz w:val="24"/>
            <w:szCs w:val="24"/>
          </w:rPr>
          <w:delText xml:space="preserve">The first use of mash </w:delText>
        </w:r>
        <w:r w:rsidR="00D72784" w:rsidRPr="0010468F" w:rsidDel="00612BBC">
          <w:rPr>
            <w:rFonts w:eastAsia="Times New Roman" w:cstheme="minorHAnsi"/>
            <w:bCs/>
            <w:sz w:val="24"/>
            <w:szCs w:val="24"/>
          </w:rPr>
          <w:delText>on an</w:delText>
        </w:r>
        <w:r w:rsidR="004C24C7" w:rsidRPr="0010468F" w:rsidDel="00612BBC">
          <w:rPr>
            <w:rFonts w:eastAsia="Times New Roman" w:cstheme="minorHAnsi"/>
            <w:bCs/>
            <w:sz w:val="24"/>
            <w:szCs w:val="24"/>
          </w:rPr>
          <w:delText xml:space="preserve"> agricultural </w:delText>
        </w:r>
        <w:r w:rsidR="00D72784" w:rsidRPr="0010468F" w:rsidDel="00612BBC">
          <w:rPr>
            <w:rFonts w:eastAsia="Times New Roman" w:cstheme="minorHAnsi"/>
            <w:bCs/>
            <w:sz w:val="24"/>
            <w:szCs w:val="24"/>
          </w:rPr>
          <w:delText>dataset</w:delText>
        </w:r>
      </w:del>
      <w:ins w:id="2" w:author="MacQueen, Alice H" w:date="2020-01-28T10:46:00Z">
        <w:r w:rsidR="00612BBC">
          <w:rPr>
            <w:rFonts w:eastAsia="Times New Roman" w:cstheme="minorHAnsi"/>
            <w:bCs/>
            <w:sz w:val="24"/>
            <w:szCs w:val="24"/>
          </w:rPr>
          <w:t>Mash found</w:t>
        </w:r>
      </w:ins>
      <w:r w:rsidR="004C24C7" w:rsidRPr="0010468F">
        <w:rPr>
          <w:rFonts w:eastAsia="Times New Roman" w:cstheme="minorHAnsi"/>
          <w:bCs/>
          <w:sz w:val="24"/>
          <w:szCs w:val="24"/>
        </w:rPr>
        <w:t xml:space="preserve"> </w:t>
      </w:r>
      <w:del w:id="3" w:author="MacQueen, Alice H" w:date="2020-01-28T10:47:00Z">
        <w:r w:rsidR="0087614A" w:rsidRPr="0010468F" w:rsidDel="00612BBC">
          <w:rPr>
            <w:rFonts w:eastAsia="Times New Roman" w:cstheme="minorHAnsi"/>
            <w:bCs/>
            <w:sz w:val="24"/>
            <w:szCs w:val="24"/>
          </w:rPr>
          <w:delText>discovered</w:delText>
        </w:r>
        <w:r w:rsidR="004C24C7" w:rsidRPr="0010468F" w:rsidDel="00612BBC">
          <w:rPr>
            <w:rFonts w:eastAsia="Times New Roman" w:cstheme="minorHAnsi"/>
            <w:bCs/>
            <w:sz w:val="24"/>
            <w:szCs w:val="24"/>
          </w:rPr>
          <w:delText xml:space="preserve"> </w:delText>
        </w:r>
      </w:del>
      <w:r w:rsidR="00484BA5" w:rsidRPr="0010468F">
        <w:rPr>
          <w:rFonts w:eastAsia="Times New Roman" w:cstheme="minorHAnsi"/>
          <w:bCs/>
          <w:sz w:val="24"/>
          <w:szCs w:val="24"/>
        </w:rPr>
        <w:t xml:space="preserve">two </w:t>
      </w:r>
      <w:ins w:id="4" w:author="MacQueen, Alice H" w:date="2020-01-28T10:47:00Z">
        <w:r w:rsidR="00612BBC">
          <w:rPr>
            <w:rFonts w:eastAsia="Times New Roman" w:cstheme="minorHAnsi"/>
            <w:bCs/>
            <w:sz w:val="24"/>
            <w:szCs w:val="24"/>
          </w:rPr>
          <w:t xml:space="preserve">large </w:t>
        </w:r>
      </w:ins>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del w:id="5" w:author="MacQueen, Alice H" w:date="2020-01-28T10:45:00Z">
        <w:r w:rsidR="00F12BD9" w:rsidRPr="0010468F" w:rsidDel="00612BBC">
          <w:rPr>
            <w:rFonts w:eastAsia="Times New Roman" w:cstheme="minorHAnsi"/>
            <w:bCs/>
            <w:sz w:val="24"/>
            <w:szCs w:val="24"/>
          </w:rPr>
          <w:delText>pleiotrop</w:delText>
        </w:r>
        <w:r w:rsidR="0087614A" w:rsidRPr="0010468F" w:rsidDel="00612BBC">
          <w:rPr>
            <w:rFonts w:eastAsia="Times New Roman" w:cstheme="minorHAnsi"/>
            <w:bCs/>
            <w:sz w:val="24"/>
            <w:szCs w:val="24"/>
          </w:rPr>
          <w:delText xml:space="preserve">ic </w:delText>
        </w:r>
      </w:del>
      <w:r w:rsidR="0087614A" w:rsidRPr="0010468F">
        <w:rPr>
          <w:rFonts w:eastAsia="Times New Roman" w:cstheme="minorHAnsi"/>
          <w:bCs/>
          <w:sz w:val="24"/>
          <w:szCs w:val="24"/>
        </w:rPr>
        <w:t>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w:t>
      </w:r>
      <w:ins w:id="6" w:author="MacQueen, Alice H" w:date="2020-01-28T10:45:00Z">
        <w:r w:rsidR="00612BBC">
          <w:rPr>
            <w:rFonts w:eastAsia="Times New Roman" w:cstheme="minorHAnsi"/>
            <w:bCs/>
            <w:sz w:val="24"/>
            <w:szCs w:val="24"/>
          </w:rPr>
          <w:t xml:space="preserve"> supporting a</w:t>
        </w:r>
      </w:ins>
      <w:ins w:id="7" w:author="MacQueen, Alice H" w:date="2020-01-28T10:48:00Z">
        <w:r w:rsidR="00612BBC" w:rsidRPr="00612BBC">
          <w:rPr>
            <w:rFonts w:eastAsia="Times New Roman" w:cstheme="minorHAnsi"/>
            <w:bCs/>
            <w:sz w:val="24"/>
            <w:szCs w:val="24"/>
          </w:rPr>
          <w:t xml:space="preserve"> </w:t>
        </w:r>
        <w:r w:rsidR="00612BBC">
          <w:rPr>
            <w:rFonts w:eastAsia="Times New Roman" w:cstheme="minorHAnsi"/>
            <w:bCs/>
            <w:sz w:val="24"/>
            <w:szCs w:val="24"/>
          </w:rPr>
          <w:t>hypothesis</w:t>
        </w:r>
      </w:ins>
      <w:ins w:id="8" w:author="MacQueen, Alice H" w:date="2020-01-28T10:45:00Z">
        <w:r w:rsidR="00612BBC">
          <w:rPr>
            <w:rFonts w:eastAsia="Times New Roman" w:cstheme="minorHAnsi"/>
            <w:bCs/>
            <w:sz w:val="24"/>
            <w:szCs w:val="24"/>
          </w:rPr>
          <w:t xml:space="preserve"> </w:t>
        </w:r>
      </w:ins>
      <w:ins w:id="9" w:author="MacQueen, Alice H" w:date="2020-01-28T10:48:00Z">
        <w:r w:rsidR="00612BBC">
          <w:rPr>
            <w:rFonts w:eastAsia="Times New Roman" w:cstheme="minorHAnsi"/>
            <w:bCs/>
            <w:sz w:val="24"/>
            <w:szCs w:val="24"/>
          </w:rPr>
          <w:t xml:space="preserve">of </w:t>
        </w:r>
      </w:ins>
      <w:ins w:id="10" w:author="MacQueen, Alice H" w:date="2020-01-28T10:45:00Z">
        <w:r w:rsidR="00612BBC">
          <w:rPr>
            <w:rFonts w:eastAsia="Times New Roman" w:cstheme="minorHAnsi"/>
            <w:bCs/>
            <w:sz w:val="24"/>
            <w:szCs w:val="24"/>
          </w:rPr>
          <w:t>pleiotrop</w:t>
        </w:r>
      </w:ins>
      <w:ins w:id="11" w:author="MacQueen, Alice H" w:date="2020-01-28T10:48:00Z">
        <w:r w:rsidR="00612BBC">
          <w:rPr>
            <w:rFonts w:eastAsia="Times New Roman" w:cstheme="minorHAnsi"/>
            <w:bCs/>
            <w:sz w:val="24"/>
            <w:szCs w:val="24"/>
          </w:rPr>
          <w:t>ic</w:t>
        </w:r>
      </w:ins>
      <w:ins w:id="12" w:author="MacQueen, Alice H" w:date="2020-01-28T10:45:00Z">
        <w:r w:rsidR="00612BBC">
          <w:rPr>
            <w:rFonts w:eastAsia="Times New Roman" w:cstheme="minorHAnsi"/>
            <w:bCs/>
            <w:sz w:val="24"/>
            <w:szCs w:val="24"/>
          </w:rPr>
          <w:t xml:space="preserve"> or linked effects</w:t>
        </w:r>
      </w:ins>
      <w:ins w:id="13" w:author="MacQueen, Alice H" w:date="2020-01-28T10:48:00Z">
        <w:r w:rsidR="00612BBC">
          <w:rPr>
            <w:rFonts w:eastAsia="Times New Roman" w:cstheme="minorHAnsi"/>
            <w:bCs/>
            <w:sz w:val="24"/>
            <w:szCs w:val="24"/>
          </w:rPr>
          <w:t>,</w:t>
        </w:r>
      </w:ins>
      <w:ins w:id="14" w:author="MacQueen, Alice H" w:date="2020-01-28T10:45:00Z">
        <w:r w:rsidR="00612BBC">
          <w:rPr>
            <w:rFonts w:eastAsia="Times New Roman" w:cstheme="minorHAnsi"/>
            <w:bCs/>
            <w:sz w:val="24"/>
            <w:szCs w:val="24"/>
          </w:rPr>
          <w:t xml:space="preserve"> and</w:t>
        </w:r>
      </w:ins>
      <w:r w:rsidR="0010468F">
        <w:rPr>
          <w:rFonts w:eastAsia="Times New Roman" w:cstheme="minorHAnsi"/>
          <w:bCs/>
          <w:sz w:val="24"/>
          <w:szCs w:val="24"/>
        </w:rPr>
        <w:t xml:space="preserve">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w:t>
      </w:r>
      <w:proofErr w:type="spellStart"/>
      <w:r w:rsidR="0087614A" w:rsidRPr="0010468F">
        <w:rPr>
          <w:rFonts w:eastAsia="Times New Roman" w:cstheme="minorHAnsi"/>
          <w:bCs/>
          <w:sz w:val="24"/>
          <w:szCs w:val="24"/>
        </w:rPr>
        <w:t>ideotype</w:t>
      </w:r>
      <w:proofErr w:type="spellEnd"/>
      <w:r w:rsidR="0087614A" w:rsidRPr="0010468F">
        <w:rPr>
          <w:rFonts w:eastAsia="Times New Roman" w:cstheme="minorHAnsi"/>
          <w:bCs/>
          <w:sz w:val="24"/>
          <w:szCs w:val="24"/>
        </w:rPr>
        <w:t>.</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ins w:id="15" w:author="MacQueen, Alice H" w:date="2020-01-28T10:49:00Z">
        <w:r w:rsidR="00A91EE8">
          <w:rPr>
            <w:rFonts w:cstheme="minorHAnsi"/>
            <w:sz w:val="24"/>
            <w:szCs w:val="24"/>
          </w:rPr>
          <w:t xml:space="preserve">statistical genomics approaches can be used on </w:t>
        </w:r>
      </w:ins>
      <w:del w:id="16" w:author="MacQueen, Alice H" w:date="2020-01-28T10:49:00Z">
        <w:r w:rsidR="0081597E" w:rsidRPr="0010468F" w:rsidDel="00A91EE8">
          <w:rPr>
            <w:rFonts w:cstheme="minorHAnsi"/>
            <w:sz w:val="24"/>
            <w:szCs w:val="24"/>
          </w:rPr>
          <w:delText xml:space="preserve">by </w:delText>
        </w:r>
        <w:r w:rsidR="004E6E0D" w:rsidRPr="0010468F" w:rsidDel="00A91EE8">
          <w:rPr>
            <w:rFonts w:cstheme="minorHAnsi"/>
            <w:sz w:val="24"/>
            <w:szCs w:val="24"/>
          </w:rPr>
          <w:delText>applying multiple statistical</w:delText>
        </w:r>
        <w:r w:rsidR="00D72784" w:rsidRPr="0010468F" w:rsidDel="00A91EE8">
          <w:rPr>
            <w:rFonts w:cstheme="minorHAnsi"/>
            <w:sz w:val="24"/>
            <w:szCs w:val="24"/>
          </w:rPr>
          <w:delText xml:space="preserve"> genomic</w:delText>
        </w:r>
        <w:r w:rsidR="004E6E0D" w:rsidRPr="0010468F" w:rsidDel="00A91EE8">
          <w:rPr>
            <w:rFonts w:cstheme="minorHAnsi"/>
            <w:sz w:val="24"/>
            <w:szCs w:val="24"/>
          </w:rPr>
          <w:delText xml:space="preserve"> approache</w:delText>
        </w:r>
        <w:r w:rsidR="00AD4559" w:rsidRPr="0010468F" w:rsidDel="00A91EE8">
          <w:rPr>
            <w:rFonts w:cstheme="minorHAnsi"/>
            <w:sz w:val="24"/>
            <w:szCs w:val="24"/>
          </w:rPr>
          <w:delText>s</w:delText>
        </w:r>
        <w:r w:rsidR="0081597E" w:rsidRPr="0010468F" w:rsidDel="00A91EE8">
          <w:rPr>
            <w:rFonts w:cstheme="minorHAnsi"/>
            <w:sz w:val="24"/>
            <w:szCs w:val="24"/>
          </w:rPr>
          <w:delText xml:space="preserve"> on </w:delText>
        </w:r>
      </w:del>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w:t>
      </w:r>
      <w:del w:id="17" w:author="MacQueen, Alice H" w:date="2020-01-28T10:49:00Z">
        <w:r w:rsidR="00391DBB" w:rsidRPr="0010468F" w:rsidDel="00A91EE8">
          <w:rPr>
            <w:rFonts w:cstheme="minorHAnsi"/>
            <w:sz w:val="24"/>
            <w:szCs w:val="24"/>
          </w:rPr>
          <w:delText>sets,</w:delText>
        </w:r>
        <w:r w:rsidR="00AD4559" w:rsidRPr="0010468F" w:rsidDel="00A91EE8">
          <w:rPr>
            <w:rFonts w:cstheme="minorHAnsi"/>
            <w:sz w:val="24"/>
            <w:szCs w:val="24"/>
          </w:rPr>
          <w:delText xml:space="preserve"> </w:delText>
        </w:r>
      </w:del>
      <w:ins w:id="18" w:author="MacQueen, Alice H" w:date="2020-01-28T10:49:00Z">
        <w:r w:rsidR="00A91EE8">
          <w:rPr>
            <w:rFonts w:cstheme="minorHAnsi"/>
            <w:sz w:val="24"/>
            <w:szCs w:val="24"/>
          </w:rPr>
          <w:t>to</w:t>
        </w:r>
        <w:r w:rsidR="00A91EE8" w:rsidRPr="0010468F">
          <w:rPr>
            <w:rFonts w:cstheme="minorHAnsi"/>
            <w:sz w:val="24"/>
            <w:szCs w:val="24"/>
          </w:rPr>
          <w:t xml:space="preserve"> </w:t>
        </w:r>
        <w:r w:rsidR="00A91EE8">
          <w:rPr>
            <w:rFonts w:cstheme="minorHAnsi"/>
            <w:sz w:val="24"/>
            <w:szCs w:val="24"/>
          </w:rPr>
          <w:t xml:space="preserve">discover </w:t>
        </w:r>
      </w:ins>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del w:id="19" w:author="MacQueen, Alice H" w:date="2020-01-28T10:49:00Z">
        <w:r w:rsidR="001A27DE" w:rsidRPr="0010468F" w:rsidDel="00A91EE8">
          <w:rPr>
            <w:rFonts w:eastAsia="Times New Roman" w:cstheme="minorHAnsi"/>
            <w:bCs/>
            <w:sz w:val="24"/>
            <w:szCs w:val="24"/>
          </w:rPr>
          <w:delText xml:space="preserve"> </w:delText>
        </w:r>
        <w:r w:rsidR="00391DBB" w:rsidRPr="0010468F" w:rsidDel="00A91EE8">
          <w:rPr>
            <w:rFonts w:eastAsia="Times New Roman" w:cstheme="minorHAnsi"/>
            <w:bCs/>
            <w:sz w:val="24"/>
            <w:szCs w:val="24"/>
          </w:rPr>
          <w:delText>can be discovered</w:delText>
        </w:r>
      </w:del>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069ECD2A"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C669BB">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zsx5ewatt59z0be9dwbppxxsd0pp9wttfxp9" timestamp="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C669BB">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zsx5ewatt59z0be9dwbppxxsd0pp9wttfxp9" timestamp="0"&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660FE2CB"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 xml:space="preserve">have often focused on breeding for crop </w:t>
      </w:r>
      <w:proofErr w:type="spellStart"/>
      <w:r w:rsidRPr="0010468F">
        <w:rPr>
          <w:rFonts w:cstheme="minorHAnsi"/>
          <w:sz w:val="24"/>
          <w:szCs w:val="24"/>
        </w:rPr>
        <w:t>ideotypes</w:t>
      </w:r>
      <w:proofErr w:type="spellEnd"/>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C669BB">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zsx5ewatt59z0be9dwbppxxsd0pp9wttfxp9" timestamp="0"&gt;971&lt;/key&gt;&lt;/foreign-keys&gt;&lt;ref-type name="Journal Article"&gt;17&lt;/ref-type&gt;&lt;contributors&gt;&lt;authors&gt;&lt;author&gt;Donald, CM t&lt;/author&gt;&lt;/authors&gt;&lt;/contributors&gt;&lt;titles&gt;&lt;title&gt;The breeding of crop ideotypes&lt;/title&gt;&lt;secondary-title&gt;Euphytica&lt;/secondary-title&gt;&lt;/titles&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w:t>
      </w:r>
      <w:proofErr w:type="spellStart"/>
      <w:r w:rsidR="00AB2363" w:rsidRPr="0010468F">
        <w:rPr>
          <w:rFonts w:cstheme="minorHAnsi"/>
          <w:sz w:val="24"/>
          <w:szCs w:val="24"/>
        </w:rPr>
        <w:t>ideotype</w:t>
      </w:r>
      <w:proofErr w:type="spellEnd"/>
      <w:r w:rsidR="00AB2363" w:rsidRPr="0010468F">
        <w:rPr>
          <w:rFonts w:cstheme="minorHAnsi"/>
          <w:sz w:val="24"/>
          <w:szCs w:val="24"/>
        </w:rPr>
        <w:t xml:space="preserv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 xml:space="preserve">Selection for an </w:t>
      </w:r>
      <w:proofErr w:type="spellStart"/>
      <w:r w:rsidR="0020409F" w:rsidRPr="0010468F">
        <w:rPr>
          <w:rFonts w:cstheme="minorHAnsi"/>
          <w:sz w:val="24"/>
          <w:szCs w:val="24"/>
        </w:rPr>
        <w:t>ideotype</w:t>
      </w:r>
      <w:proofErr w:type="spellEnd"/>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w:t>
      </w:r>
      <w:proofErr w:type="spellStart"/>
      <w:r w:rsidR="00F50834" w:rsidRPr="0010468F">
        <w:rPr>
          <w:rFonts w:cstheme="minorHAnsi"/>
          <w:sz w:val="24"/>
          <w:szCs w:val="24"/>
        </w:rPr>
        <w:t>ideotypes</w:t>
      </w:r>
      <w:proofErr w:type="spellEnd"/>
      <w:r w:rsidR="00F50834" w:rsidRPr="0010468F">
        <w:rPr>
          <w:rFonts w:cstheme="minorHAnsi"/>
          <w:sz w:val="24"/>
          <w:szCs w:val="24"/>
        </w:rPr>
        <w:t xml:space="preserve">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4E73A62"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C669BB">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zsx5ewatt59z0be9dwbppxxsd0pp9wttfxp9" timestamp="0"&gt;29&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zsx5ewatt59z0be9dwbppxxsd0pp9wttfxp9" timestamp="0"&gt;868&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0FDF6574"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6c3g1ZXdhdHQ1OXowYmU5ZHdicHB4eHNkMHBwOXd0dGZ4cDki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6c3g1ZXdhdHQ1OXowYmU5ZHdicHB4eHNkMHBwOXd0dGZ4cDki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67630F" w:rsidRPr="0010468F">
        <w:rPr>
          <w:rFonts w:cstheme="minorHAnsi"/>
          <w:sz w:val="24"/>
          <w:szCs w:val="24"/>
        </w:rPr>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26BC7183"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C669BB">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zsx5ewatt59z0be9dwbppxxsd0pp9wttfxp9" timestamp="0"&gt;77&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0CD46E45"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pzeDVld2F0dDU5ejBiZTlkd2JwcHh4c2QwcHA5d3R0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pzeDVld2F0dDU5ejBiZTlkd2JwcHh4c2QwcHA5d3R0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M8L1JlY051bT48cmVjb3JkPjxyZWMtbnVtYmVyPjUzPC9yZWMtbnVtYmVyPjxmb3JlaWdu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xDaXRlPjxBdXRob3I+S2FtZndhPC9BdXRob3I+PFllYXI+MjAxNTwvWWVh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M8L1JlY051bT48cmVjb3JkPjxyZWMtbnVtYmVyPjUzPC9yZWMtbnVtYmVyPjxmb3JlaWdu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xDaXRlPjxBdXRob3I+S2FtZndhPC9BdXRob3I+PFllYXI+MjAxNTwvWWVh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 xml:space="preserve">look for pleiotropic </w:t>
      </w:r>
      <w:ins w:id="20" w:author="MacQueen, Alice H" w:date="2020-01-28T10:58:00Z">
        <w:r w:rsidR="00A91EE8">
          <w:rPr>
            <w:rFonts w:cstheme="minorHAnsi"/>
            <w:sz w:val="24"/>
            <w:szCs w:val="24"/>
          </w:rPr>
          <w:t xml:space="preserve">or linked </w:t>
        </w:r>
      </w:ins>
      <w:r w:rsidR="008E3343" w:rsidRPr="0010468F">
        <w:rPr>
          <w:rFonts w:cstheme="minorHAnsi"/>
          <w:sz w:val="24"/>
          <w:szCs w:val="24"/>
        </w:rPr>
        <w:t>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6c3g1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6c3g1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6c3g1ZXdh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6c3g1ZXdh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C669BB">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zsx5ewatt59z0be9dwbppxxsd0pp9wttfxp9" timestamp="0"&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w:t>
      </w:r>
      <w:proofErr w:type="spellStart"/>
      <w:r w:rsidR="00AB2363" w:rsidRPr="0010468F">
        <w:rPr>
          <w:rFonts w:cstheme="minorHAnsi"/>
          <w:sz w:val="24"/>
          <w:szCs w:val="24"/>
        </w:rPr>
        <w:t>ideotype</w:t>
      </w:r>
      <w:proofErr w:type="spellEnd"/>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C669BB">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zsx5ewatt59z0be9dwbppxxsd0pp9wttfxp9" timestamp="0"&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w:t>
      </w:r>
      <w:ins w:id="21" w:author="MacQueen, Alice H" w:date="2020-01-28T11:01:00Z">
        <w:r w:rsidR="00646DDE">
          <w:rPr>
            <w:rFonts w:cstheme="minorHAnsi"/>
            <w:sz w:val="24"/>
            <w:szCs w:val="24"/>
          </w:rPr>
          <w:t xml:space="preserve"> or linked</w:t>
        </w:r>
      </w:ins>
      <w:r w:rsidR="00AB2363" w:rsidRPr="0010468F">
        <w:rPr>
          <w:rFonts w:cstheme="minorHAnsi"/>
          <w:sz w:val="24"/>
          <w:szCs w:val="24"/>
        </w:rPr>
        <w:t xml:space="preserve">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C669BB">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3233B0" w:rsidRPr="0010468F">
        <w:rPr>
          <w:rFonts w:cstheme="minorHAnsi"/>
          <w:sz w:val="24"/>
          <w:szCs w:val="24"/>
        </w:rPr>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9E1F65" w:rsidRPr="0010468F">
        <w:rPr>
          <w:rFonts w:cstheme="minorHAnsi"/>
          <w:sz w:val="24"/>
          <w:szCs w:val="24"/>
        </w:rPr>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phenotyped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604EDAB5"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D47A8D" w:rsidRPr="0010468F">
        <w:rPr>
          <w:rFonts w:cstheme="minorHAnsi"/>
          <w:sz w:val="24"/>
          <w:szCs w:val="24"/>
        </w:rPr>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 xml:space="preserve">prevented possible bias from linear models using a biased sample of </w:t>
      </w:r>
      <w:proofErr w:type="spellStart"/>
      <w:r w:rsidRPr="0010468F">
        <w:rPr>
          <w:rFonts w:cstheme="minorHAnsi"/>
          <w:sz w:val="24"/>
          <w:szCs w:val="24"/>
        </w:rPr>
        <w:t>datapoints</w:t>
      </w:r>
      <w:proofErr w:type="spellEnd"/>
      <w:r w:rsidRPr="0010468F">
        <w:rPr>
          <w:rFonts w:cstheme="minorHAnsi"/>
          <w:sz w:val="24"/>
          <w:szCs w:val="24"/>
        </w:rPr>
        <w:t xml:space="preserve">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22"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23" w:author="MacQueen, Alice H" w:date="2019-12-09T12:50:00Z"/>
          <w:rFonts w:cstheme="minorHAnsi"/>
          <w:i/>
          <w:sz w:val="24"/>
          <w:szCs w:val="24"/>
        </w:rPr>
      </w:pPr>
      <w:moveToRangeStart w:id="24" w:author="MacQueen, Alice H" w:date="2019-12-09T12:50:00Z" w:name="move26788244"/>
      <w:moveTo w:id="25"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26" w:author="MacQueen, Alice H" w:date="2019-12-09T12:50:00Z"/>
          <w:rFonts w:cstheme="minorHAnsi"/>
          <w:sz w:val="24"/>
          <w:szCs w:val="24"/>
        </w:rPr>
      </w:pPr>
      <w:moveTo w:id="27"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phenotyped in multiple environments. Consequently, most CDBN entries are members of a complex pedigree which has had novel, favorable alleles recombined or </w:t>
        </w:r>
        <w:proofErr w:type="spellStart"/>
        <w:r w:rsidRPr="0010468F">
          <w:rPr>
            <w:rFonts w:cstheme="minorHAnsi"/>
            <w:sz w:val="24"/>
            <w:szCs w:val="24"/>
          </w:rPr>
          <w:t>introgressed</w:t>
        </w:r>
        <w:proofErr w:type="spellEnd"/>
        <w:r w:rsidRPr="0010468F">
          <w:rPr>
            <w:rFonts w:cstheme="minorHAnsi"/>
            <w:sz w:val="24"/>
            <w:szCs w:val="24"/>
          </w:rPr>
          <w:t xml:space="preserve"> into it over time. </w:t>
        </w:r>
      </w:moveTo>
    </w:p>
    <w:p w14:paraId="066DFFD0" w14:textId="1951CB70" w:rsidR="00603F18" w:rsidRPr="0010468F" w:rsidRDefault="00603F18" w:rsidP="00603F18">
      <w:pPr>
        <w:spacing w:line="480" w:lineRule="auto"/>
        <w:ind w:firstLine="720"/>
        <w:rPr>
          <w:moveTo w:id="28" w:author="MacQueen, Alice H" w:date="2019-12-09T12:50:00Z"/>
          <w:rFonts w:cstheme="minorHAnsi"/>
          <w:sz w:val="24"/>
          <w:szCs w:val="24"/>
        </w:rPr>
      </w:pPr>
      <w:moveTo w:id="29"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w:t>
        </w:r>
        <w:proofErr w:type="spellStart"/>
        <w:r w:rsidRPr="0010468F">
          <w:rPr>
            <w:rFonts w:cstheme="minorHAnsi"/>
            <w:sz w:val="24"/>
            <w:szCs w:val="24"/>
          </w:rPr>
          <w:t>aid</w:t>
        </w:r>
        <w:proofErr w:type="spellEnd"/>
        <w:r w:rsidRPr="0010468F">
          <w:rPr>
            <w:rFonts w:cstheme="minorHAnsi"/>
            <w:sz w:val="24"/>
            <w:szCs w:val="24"/>
          </w:rPr>
          <w:t xml:space="preserve"> GWAS. Indeed, we find few heterozygous regions in our SNP dataset, and few examples of </w:t>
        </w:r>
        <w:proofErr w:type="spellStart"/>
        <w:r w:rsidRPr="0010468F">
          <w:rPr>
            <w:rFonts w:cstheme="minorHAnsi"/>
            <w:sz w:val="24"/>
            <w:szCs w:val="24"/>
          </w:rPr>
          <w:t>multiallelic</w:t>
        </w:r>
        <w:proofErr w:type="spellEnd"/>
        <w:r w:rsidRPr="0010468F">
          <w:rPr>
            <w:rFonts w:cstheme="minorHAnsi"/>
            <w:sz w:val="24"/>
            <w:szCs w:val="24"/>
          </w:rPr>
          <w:t xml:space="preserve"> loci. By the same token, the frequent inbreeding may also increase the size of </w:t>
        </w:r>
        <w:r w:rsidRPr="0010468F">
          <w:rPr>
            <w:rFonts w:cstheme="minorHAnsi"/>
            <w:sz w:val="24"/>
            <w:szCs w:val="24"/>
          </w:rPr>
          <w:lastRenderedPageBreak/>
          <w:t>linkage disequilibrium (LD) blocks or cause spurious patterns of LD, which may cause non-</w:t>
        </w:r>
        <w:proofErr w:type="spellStart"/>
        <w:r w:rsidRPr="0010468F">
          <w:rPr>
            <w:rFonts w:cstheme="minorHAnsi"/>
            <w:sz w:val="24"/>
            <w:szCs w:val="24"/>
          </w:rPr>
          <w:t>syntenic</w:t>
        </w:r>
        <w:proofErr w:type="spellEnd"/>
        <w:r w:rsidRPr="0010468F">
          <w:rPr>
            <w:rFonts w:cstheme="minorHAnsi"/>
            <w:sz w:val="24"/>
            <w:szCs w:val="24"/>
          </w:rPr>
          <w:t xml:space="preserve">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moveTo>
      <w:r w:rsidR="00C669BB">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zsx5ewatt59z0be9dwbppxxsd0pp9wttfxp9" timestamp="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moveTo w:id="30" w:author="MacQueen, Alice H" w:date="2019-12-09T12:50:00Z">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4"/>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6775E172"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C669BB">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C669BB">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C669BB">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zsx5ewatt59z0be9dwbppxxsd0pp9wttfxp9" timestamp="0"&gt;8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xml:space="preserve">, Phil </w:t>
      </w:r>
      <w:proofErr w:type="spellStart"/>
      <w:r w:rsidRPr="0010468F">
        <w:rPr>
          <w:rFonts w:cstheme="minorHAnsi"/>
          <w:sz w:val="24"/>
          <w:szCs w:val="24"/>
        </w:rPr>
        <w:t>McClean</w:t>
      </w:r>
      <w:proofErr w:type="spellEnd"/>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xml:space="preserve">, Juan </w:t>
      </w:r>
      <w:proofErr w:type="spellStart"/>
      <w:r w:rsidRPr="0010468F">
        <w:rPr>
          <w:rFonts w:cstheme="minorHAnsi"/>
          <w:sz w:val="24"/>
          <w:szCs w:val="24"/>
        </w:rPr>
        <w:t>Osorno</w:t>
      </w:r>
      <w:proofErr w:type="spellEnd"/>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0CA5BCDA"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pz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=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pz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=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942A66" w:rsidRPr="0010468F">
        <w:rPr>
          <w:rFonts w:cstheme="minorHAnsi"/>
          <w:sz w:val="24"/>
          <w:szCs w:val="24"/>
        </w:rPr>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C669BB">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zsx5ewatt59z0be9dwbppxxsd0pp9wttfxp9" timestamp="0"&gt;822&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t>
      </w:r>
      <w:proofErr w:type="spellStart"/>
      <w:r w:rsidRPr="0010468F">
        <w:rPr>
          <w:rFonts w:cstheme="minorHAnsi"/>
          <w:sz w:val="24"/>
          <w:szCs w:val="24"/>
        </w:rPr>
        <w:t>Whatman</w:t>
      </w:r>
      <w:proofErr w:type="spellEnd"/>
      <w:r w:rsidRPr="0010468F">
        <w:rPr>
          <w:rFonts w:cstheme="minorHAnsi"/>
          <w:sz w:val="24"/>
          <w:szCs w:val="24"/>
        </w:rPr>
        <w:t xml:space="preserve">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C669BB">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zsx5ewatt59z0be9dwbppxxsd0pp9wttfxp9" timestamp="0"&gt;822&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C669BB">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zsx5ewatt59z0be9dwbppxxsd0pp9wttfxp9" timestamp="0"&gt;823&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C669BB">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zsx5ewatt59z0be9dwbppxxsd0pp9wttfxp9" timestamp="0"&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sz w:val="24"/>
          <w:szCs w:val="24"/>
        </w:rPr>
        <w:t>bwa</w:t>
      </w:r>
      <w:proofErr w:type="spellEnd"/>
      <w:r w:rsidRPr="0010468F">
        <w:rPr>
          <w:rFonts w:cstheme="minorHAnsi"/>
          <w:sz w:val="24"/>
          <w:szCs w:val="24"/>
        </w:rPr>
        <w:t xml:space="preserve">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enN4NWV3YXR0NTl6MGJlOWR3YnBweHhzZDBwcDl3dHRmeHA5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enN4NWV3YXR0NTl6MGJlOWR3YnBweHhzZDBwcDl3dHRmeHA5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272C86" w:rsidRPr="0010468F">
        <w:rPr>
          <w:rFonts w:cstheme="minorHAnsi"/>
          <w:sz w:val="24"/>
          <w:szCs w:val="24"/>
        </w:rPr>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C669BB">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zsx5ewatt59z0be9dwbppxxsd0pp9wttfxp9" timestamp="0"&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r w:rsidR="00B129F9" w:rsidRPr="0010468F">
        <w:rPr>
          <w:rFonts w:cstheme="minorHAnsi"/>
          <w:sz w:val="24"/>
          <w:szCs w:val="24"/>
        </w:rPr>
        <w:t xml:space="preserve">: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46E74A45" w:rsidR="00EF0172" w:rsidRDefault="00E01641" w:rsidP="0010468F">
      <w:pPr>
        <w:spacing w:line="480" w:lineRule="auto"/>
        <w:ind w:firstLine="720"/>
        <w:rPr>
          <w:ins w:id="31"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w:t>
      </w:r>
      <w:proofErr w:type="spellStart"/>
      <w:r w:rsidRPr="0010468F">
        <w:rPr>
          <w:rFonts w:cstheme="minorHAnsi"/>
          <w:sz w:val="24"/>
          <w:szCs w:val="24"/>
        </w:rPr>
        <w:t>rrBLUP</w:t>
      </w:r>
      <w:proofErr w:type="spellEnd"/>
      <w:r w:rsidRPr="0010468F">
        <w:rPr>
          <w:rFonts w:cstheme="minorHAnsi"/>
          <w:sz w:val="24"/>
          <w:szCs w:val="24"/>
        </w:rPr>
        <w:t xml:space="preserve">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32"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33" w:author="MacQueen, Alice H" w:date="2019-12-09T12:05:00Z">
            <w:rPr>
              <w:rStyle w:val="Hyperlink"/>
              <w:rFonts w:cstheme="minorHAnsi"/>
              <w:sz w:val="24"/>
              <w:szCs w:val="24"/>
            </w:rPr>
          </w:rPrChange>
        </w:rPr>
        <w:instrText>https://github.com/Alice-MacQueen/CDBNgenomics/tree/master/</w:instrText>
      </w:r>
      <w:ins w:id="34" w:author="MacQueen, Alice H" w:date="2019-12-09T12:05:00Z">
        <w:r w:rsidR="00C76FD2" w:rsidRPr="00C76FD2">
          <w:rPr>
            <w:rPrChange w:id="35"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36" w:author="MacQueen, Alice H" w:date="2019-12-09T12:05:00Z">
        <w:r w:rsidR="00C76FD2" w:rsidRPr="0062094C" w:rsidDel="00C76FD2">
          <w:rPr>
            <w:rStyle w:val="Hyperlink"/>
            <w:rFonts w:cstheme="minorHAnsi"/>
            <w:sz w:val="24"/>
            <w:szCs w:val="24"/>
          </w:rPr>
          <w:delText>analysis-paper</w:delText>
        </w:r>
      </w:del>
      <w:ins w:id="37"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w:t>
      </w:r>
      <w:ins w:id="38" w:author="Alice MacQueen" w:date="2020-01-20T15:38:00Z">
        <w:r w:rsidR="000078BD">
          <w:rPr>
            <w:rFonts w:cstheme="minorHAnsi"/>
            <w:sz w:val="24"/>
            <w:szCs w:val="24"/>
          </w:rPr>
          <w:t xml:space="preserve"> R code </w:t>
        </w:r>
      </w:ins>
      <w:ins w:id="39" w:author="Alice MacQueen" w:date="2020-01-20T15:39:00Z">
        <w:r w:rsidR="000078BD">
          <w:rPr>
            <w:rFonts w:cstheme="minorHAnsi"/>
            <w:sz w:val="24"/>
            <w:szCs w:val="24"/>
          </w:rPr>
          <w:t>treating CDBN germplasm entry as a fixed effect,</w:t>
        </w:r>
        <w:r w:rsidR="000078BD" w:rsidRPr="0010468F">
          <w:rPr>
            <w:rFonts w:cstheme="minorHAnsi"/>
            <w:sz w:val="24"/>
            <w:szCs w:val="24"/>
          </w:rPr>
          <w:t xml:space="preserve"> and treating location</w:t>
        </w:r>
        <w:r w:rsidR="000078BD">
          <w:rPr>
            <w:rFonts w:cstheme="minorHAnsi"/>
            <w:sz w:val="24"/>
            <w:szCs w:val="24"/>
          </w:rPr>
          <w:t>,</w:t>
        </w:r>
        <w:r w:rsidR="000078BD" w:rsidRPr="0010468F">
          <w:rPr>
            <w:rFonts w:cstheme="minorHAnsi"/>
            <w:sz w:val="24"/>
            <w:szCs w:val="24"/>
          </w:rPr>
          <w:t xml:space="preserve"> the interaction between location and year</w:t>
        </w:r>
        <w:r w:rsidR="000078BD">
          <w:rPr>
            <w:rFonts w:cstheme="minorHAnsi"/>
            <w:sz w:val="24"/>
            <w:szCs w:val="24"/>
          </w:rPr>
          <w:t>, the interaction between CDBN germplasm entry and location, and the interaction between CDBN germplasm entry and year as random</w:t>
        </w:r>
        <w:r w:rsidR="000078BD" w:rsidRPr="0010468F">
          <w:rPr>
            <w:rFonts w:cstheme="minorHAnsi"/>
            <w:sz w:val="24"/>
            <w:szCs w:val="24"/>
          </w:rPr>
          <w:t xml:space="preserve"> effects</w:t>
        </w:r>
        <w:r w:rsidR="000078BD">
          <w:rPr>
            <w:rFonts w:cstheme="minorHAnsi"/>
            <w:sz w:val="24"/>
            <w:szCs w:val="24"/>
          </w:rPr>
          <w:t xml:space="preserve"> is also available on GitHub at </w:t>
        </w:r>
      </w:ins>
      <w:ins w:id="40" w:author="Alice MacQueen" w:date="2020-01-20T15:40:00Z">
        <w:r w:rsidR="000078BD">
          <w:rPr>
            <w:rFonts w:cstheme="minorHAnsi"/>
            <w:sz w:val="24"/>
            <w:szCs w:val="24"/>
          </w:rPr>
          <w:fldChar w:fldCharType="begin"/>
        </w:r>
        <w:r w:rsidR="000078BD">
          <w:rPr>
            <w:rFonts w:cstheme="minorHAnsi"/>
            <w:sz w:val="24"/>
            <w:szCs w:val="24"/>
          </w:rPr>
          <w:instrText xml:space="preserve"> HYPERLINK "</w:instrText>
        </w:r>
        <w:r w:rsidR="000078BD" w:rsidRPr="000078BD">
          <w:rPr>
            <w:rPrChange w:id="41" w:author="Alice MacQueen" w:date="2020-01-20T15:40:00Z">
              <w:rPr>
                <w:rStyle w:val="Hyperlink"/>
                <w:rFonts w:cstheme="minorHAnsi"/>
                <w:sz w:val="24"/>
                <w:szCs w:val="24"/>
              </w:rPr>
            </w:rPrChange>
          </w:rPr>
          <w:instrText>https://github.com/Alice-MacQueen/CDBNgenomics/tree/master/data-raw</w:instrText>
        </w:r>
        <w:r w:rsidR="000078BD">
          <w:rPr>
            <w:rFonts w:cstheme="minorHAnsi"/>
            <w:sz w:val="24"/>
            <w:szCs w:val="24"/>
          </w:rPr>
          <w:instrText xml:space="preserve">/ASReml" </w:instrText>
        </w:r>
        <w:r w:rsidR="000078BD">
          <w:rPr>
            <w:rFonts w:cstheme="minorHAnsi"/>
            <w:sz w:val="24"/>
            <w:szCs w:val="24"/>
          </w:rPr>
          <w:fldChar w:fldCharType="separate"/>
        </w:r>
        <w:r w:rsidR="000078BD" w:rsidRPr="00B00360">
          <w:rPr>
            <w:rStyle w:val="Hyperlink"/>
            <w:rFonts w:cstheme="minorHAnsi"/>
            <w:sz w:val="24"/>
            <w:szCs w:val="24"/>
          </w:rPr>
          <w:t>https://github.com/Alice-MacQueen/CDBNgenomics/tree/master/data-raw/ASReml</w:t>
        </w:r>
        <w:r w:rsidR="000078BD">
          <w:rPr>
            <w:rFonts w:cstheme="minorHAnsi"/>
            <w:sz w:val="24"/>
            <w:szCs w:val="24"/>
          </w:rPr>
          <w:fldChar w:fldCharType="end"/>
        </w:r>
        <w:r w:rsidR="000078BD">
          <w:rPr>
            <w:rFonts w:cstheme="minorHAnsi"/>
            <w:sz w:val="24"/>
            <w:szCs w:val="24"/>
          </w:rPr>
          <w:t>; this model did not significantly affect association</w:t>
        </w:r>
      </w:ins>
      <w:ins w:id="42" w:author="MacQueen, Alice H" w:date="2020-01-30T13:21:00Z">
        <w:r w:rsidR="001B54A4">
          <w:rPr>
            <w:rFonts w:cstheme="minorHAnsi"/>
            <w:sz w:val="24"/>
            <w:szCs w:val="24"/>
          </w:rPr>
          <w:t xml:space="preserve"> rank</w:t>
        </w:r>
      </w:ins>
      <w:ins w:id="43" w:author="Alice MacQueen" w:date="2020-01-20T15:40:00Z">
        <w:del w:id="44" w:author="MacQueen, Alice H" w:date="2020-01-30T13:21:00Z">
          <w:r w:rsidR="000078BD" w:rsidDel="001B54A4">
            <w:rPr>
              <w:rFonts w:cstheme="minorHAnsi"/>
              <w:sz w:val="24"/>
              <w:szCs w:val="24"/>
            </w:rPr>
            <w:delText>s</w:delText>
          </w:r>
        </w:del>
        <w:r w:rsidR="000078BD">
          <w:rPr>
            <w:rFonts w:cstheme="minorHAnsi"/>
            <w:sz w:val="24"/>
            <w:szCs w:val="24"/>
          </w:rPr>
          <w:t xml:space="preserve"> </w:t>
        </w:r>
      </w:ins>
      <w:ins w:id="45" w:author="MacQueen, Alice H" w:date="2020-01-30T13:22:00Z">
        <w:r w:rsidR="001B54A4">
          <w:rPr>
            <w:rFonts w:cstheme="minorHAnsi"/>
            <w:sz w:val="24"/>
            <w:szCs w:val="24"/>
          </w:rPr>
          <w:t xml:space="preserve">order </w:t>
        </w:r>
      </w:ins>
      <w:ins w:id="46" w:author="Alice MacQueen" w:date="2020-01-20T15:40:00Z">
        <w:r w:rsidR="000078BD">
          <w:rPr>
            <w:rFonts w:cstheme="minorHAnsi"/>
            <w:sz w:val="24"/>
            <w:szCs w:val="24"/>
          </w:rPr>
          <w:t>or subsequent analyses</w:t>
        </w:r>
      </w:ins>
      <w:ins w:id="47" w:author="Alice MacQueen" w:date="2020-01-20T15:39:00Z">
        <w:r w:rsidR="000078BD" w:rsidRPr="0010468F">
          <w:rPr>
            <w:rFonts w:cstheme="minorHAnsi"/>
            <w:sz w:val="24"/>
            <w:szCs w:val="24"/>
          </w:rPr>
          <w:t xml:space="preserve">. </w:t>
        </w:r>
      </w:ins>
      <w:del w:id="48" w:author="Alice MacQueen" w:date="2020-01-20T15:39:00Z">
        <w:r w:rsidRPr="0010468F" w:rsidDel="000078BD">
          <w:rPr>
            <w:rFonts w:cstheme="minorHAnsi"/>
            <w:sz w:val="24"/>
            <w:szCs w:val="24"/>
          </w:rPr>
          <w:delText xml:space="preserve"> </w:delText>
        </w:r>
      </w:del>
      <w:proofErr w:type="spellStart"/>
      <w:proofErr w:type="gramStart"/>
      <w:ins w:id="49" w:author="MacQueen, Alice H" w:date="2019-12-09T15:12:00Z">
        <w:r w:rsidR="00EF0172">
          <w:rPr>
            <w:rFonts w:cstheme="minorHAnsi"/>
            <w:sz w:val="24"/>
            <w:szCs w:val="24"/>
          </w:rPr>
          <w:t>rrBLUP</w:t>
        </w:r>
        <w:proofErr w:type="spellEnd"/>
        <w:proofErr w:type="gramEnd"/>
        <w:r w:rsidR="00EF0172">
          <w:rPr>
            <w:rFonts w:cstheme="minorHAnsi"/>
            <w:sz w:val="24"/>
            <w:szCs w:val="24"/>
          </w:rPr>
          <w:t xml:space="preserve"> was also used to calculate </w:t>
        </w:r>
      </w:ins>
      <w:ins w:id="50" w:author="MacQueen, Alice H" w:date="2020-01-30T12:52:00Z">
        <w:r w:rsidR="00B13F95">
          <w:rPr>
            <w:rFonts w:cstheme="minorHAnsi"/>
            <w:sz w:val="24"/>
            <w:szCs w:val="24"/>
          </w:rPr>
          <w:t>narrow</w:t>
        </w:r>
      </w:ins>
      <w:ins w:id="51" w:author="MacQueen, Alice H" w:date="2019-12-09T15:12:00Z">
        <w:r w:rsidR="00EF0172">
          <w:rPr>
            <w:rFonts w:cstheme="minorHAnsi"/>
            <w:sz w:val="24"/>
            <w:szCs w:val="24"/>
          </w:rPr>
          <w:t xml:space="preserve"> sense heritability</w:t>
        </w:r>
      </w:ins>
      <w:ins w:id="52" w:author="MacQueen, Alice H" w:date="2019-12-09T15:13:00Z">
        <w:r w:rsidR="00EF0172">
          <w:rPr>
            <w:rFonts w:cstheme="minorHAnsi"/>
            <w:sz w:val="24"/>
            <w:szCs w:val="24"/>
          </w:rPr>
          <w:t xml:space="preserve"> (</w:t>
        </w:r>
      </w:ins>
      <w:ins w:id="53" w:author="MacQueen, Alice H" w:date="2020-01-30T12:52:00Z">
        <w:r w:rsidR="00B13F95">
          <w:rPr>
            <w:rFonts w:cstheme="minorHAnsi"/>
            <w:sz w:val="24"/>
            <w:szCs w:val="24"/>
          </w:rPr>
          <w:t>h</w:t>
        </w:r>
      </w:ins>
      <w:ins w:id="54" w:author="MacQueen, Alice H" w:date="2019-12-09T15:13:00Z">
        <w:r w:rsidR="00EF0172" w:rsidRPr="0010468F">
          <w:rPr>
            <w:rFonts w:cstheme="minorHAnsi"/>
            <w:sz w:val="24"/>
            <w:szCs w:val="24"/>
            <w:vertAlign w:val="superscript"/>
          </w:rPr>
          <w:t>2</w:t>
        </w:r>
        <w:r w:rsidR="00EF0172" w:rsidRPr="00EF0172">
          <w:rPr>
            <w:rFonts w:cstheme="minorHAnsi"/>
            <w:sz w:val="24"/>
            <w:szCs w:val="24"/>
            <w:rPrChange w:id="55" w:author="MacQueen, Alice H" w:date="2019-12-09T15:13:00Z">
              <w:rPr>
                <w:rFonts w:cstheme="minorHAnsi"/>
                <w:sz w:val="24"/>
                <w:szCs w:val="24"/>
                <w:vertAlign w:val="superscript"/>
              </w:rPr>
            </w:rPrChange>
          </w:rPr>
          <w:t>)</w:t>
        </w:r>
      </w:ins>
      <w:ins w:id="56" w:author="MacQueen, Alice H" w:date="2019-12-09T15:12:00Z">
        <w:r w:rsidR="00EF0172">
          <w:rPr>
            <w:rFonts w:cstheme="minorHAnsi"/>
            <w:sz w:val="24"/>
            <w:szCs w:val="24"/>
          </w:rPr>
          <w:t xml:space="preserve">, </w:t>
        </w:r>
      </w:ins>
      <w:ins w:id="57" w:author="MacQueen, Alice H" w:date="2019-12-09T15:13:00Z">
        <w:r w:rsidR="00EF0172" w:rsidRPr="0010468F">
          <w:rPr>
            <w:rFonts w:cstheme="minorHAnsi"/>
            <w:sz w:val="24"/>
            <w:szCs w:val="24"/>
          </w:rPr>
          <w:t xml:space="preserve">defined as </w:t>
        </w:r>
        <w:proofErr w:type="spellStart"/>
        <w:r w:rsidR="00EF0172" w:rsidRPr="0010468F">
          <w:rPr>
            <w:rFonts w:cstheme="minorHAnsi"/>
            <w:sz w:val="24"/>
            <w:szCs w:val="24"/>
          </w:rPr>
          <w:t>V</w:t>
        </w:r>
      </w:ins>
      <w:ins w:id="58" w:author="MacQueen, Alice H" w:date="2020-01-30T12:52:00Z">
        <w:r w:rsidR="00B13F95">
          <w:rPr>
            <w:rFonts w:cstheme="minorHAnsi"/>
            <w:sz w:val="24"/>
            <w:szCs w:val="24"/>
            <w:vertAlign w:val="subscript"/>
          </w:rPr>
          <w:t>a</w:t>
        </w:r>
      </w:ins>
      <w:proofErr w:type="spellEnd"/>
      <w:ins w:id="59" w:author="MacQueen, Alice H" w:date="2019-12-09T15:13:00Z">
        <w:r w:rsidR="00EF0172" w:rsidRPr="0010468F">
          <w:rPr>
            <w:rFonts w:cstheme="minorHAnsi"/>
            <w:sz w:val="24"/>
            <w:szCs w:val="24"/>
          </w:rPr>
          <w:t xml:space="preserve"> / (</w:t>
        </w:r>
        <w:proofErr w:type="spellStart"/>
        <w:r w:rsidR="00EF0172" w:rsidRPr="0010468F">
          <w:rPr>
            <w:rFonts w:cstheme="minorHAnsi"/>
            <w:sz w:val="24"/>
            <w:szCs w:val="24"/>
          </w:rPr>
          <w:t>V</w:t>
        </w:r>
      </w:ins>
      <w:ins w:id="60" w:author="MacQueen, Alice H" w:date="2020-01-30T12:52:00Z">
        <w:r w:rsidR="00B13F95">
          <w:rPr>
            <w:rFonts w:cstheme="minorHAnsi"/>
            <w:sz w:val="24"/>
            <w:szCs w:val="24"/>
            <w:vertAlign w:val="subscript"/>
          </w:rPr>
          <w:t>a</w:t>
        </w:r>
      </w:ins>
      <w:proofErr w:type="spellEnd"/>
      <w:ins w:id="61" w:author="MacQueen, Alice H" w:date="2019-12-09T15:13:00Z">
        <w:r w:rsidR="00EF0172" w:rsidRPr="0010468F">
          <w:rPr>
            <w:rFonts w:cstheme="minorHAnsi"/>
            <w:sz w:val="24"/>
            <w:szCs w:val="24"/>
          </w:rPr>
          <w:t xml:space="preserve"> +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Pr>
            <w:rFonts w:cstheme="minorHAnsi"/>
            <w:sz w:val="24"/>
            <w:szCs w:val="24"/>
          </w:rPr>
          <w:t xml:space="preserve">), where </w:t>
        </w:r>
      </w:ins>
      <w:proofErr w:type="spellStart"/>
      <w:ins w:id="62" w:author="MacQueen, Alice H" w:date="2019-12-09T15:12:00Z">
        <w:r w:rsidR="00EF0172" w:rsidRPr="0010468F">
          <w:rPr>
            <w:rFonts w:cstheme="minorHAnsi"/>
            <w:sz w:val="24"/>
            <w:szCs w:val="24"/>
          </w:rPr>
          <w:t>V</w:t>
        </w:r>
      </w:ins>
      <w:ins w:id="63" w:author="MacQueen, Alice H" w:date="2020-01-30T12:52:00Z">
        <w:r w:rsidR="00B13F95">
          <w:rPr>
            <w:rFonts w:cstheme="minorHAnsi"/>
            <w:sz w:val="24"/>
            <w:szCs w:val="24"/>
            <w:vertAlign w:val="subscript"/>
          </w:rPr>
          <w:t>a</w:t>
        </w:r>
      </w:ins>
      <w:proofErr w:type="spellEnd"/>
      <w:ins w:id="64" w:author="MacQueen, Alice H" w:date="2019-12-09T15:12:00Z">
        <w:r w:rsidR="00EF0172" w:rsidRPr="0010468F">
          <w:rPr>
            <w:rFonts w:cstheme="minorHAnsi"/>
            <w:sz w:val="24"/>
            <w:szCs w:val="24"/>
          </w:rPr>
          <w:t xml:space="preserve"> is the REML estimate of t</w:t>
        </w:r>
        <w:r w:rsidR="00EF0172">
          <w:rPr>
            <w:rFonts w:cstheme="minorHAnsi"/>
            <w:sz w:val="24"/>
            <w:szCs w:val="24"/>
          </w:rPr>
          <w:t>he</w:t>
        </w:r>
      </w:ins>
      <w:ins w:id="65" w:author="MacQueen, Alice H" w:date="2020-01-30T12:53:00Z">
        <w:r w:rsidR="00B13F95">
          <w:rPr>
            <w:rFonts w:cstheme="minorHAnsi"/>
            <w:sz w:val="24"/>
            <w:szCs w:val="24"/>
          </w:rPr>
          <w:t xml:space="preserve"> additive</w:t>
        </w:r>
      </w:ins>
      <w:ins w:id="66" w:author="MacQueen, Alice H" w:date="2019-12-09T15:12:00Z">
        <w:r w:rsidR="00EF0172">
          <w:rPr>
            <w:rFonts w:cstheme="minorHAnsi"/>
            <w:sz w:val="24"/>
            <w:szCs w:val="24"/>
          </w:rPr>
          <w:t xml:space="preserve"> genetic variance from </w:t>
        </w:r>
        <w:proofErr w:type="spellStart"/>
        <w:r w:rsidR="00EF0172">
          <w:rPr>
            <w:rFonts w:cstheme="minorHAnsi"/>
            <w:sz w:val="24"/>
            <w:szCs w:val="24"/>
          </w:rPr>
          <w:t>rrBLUP</w:t>
        </w:r>
        <w:proofErr w:type="spellEnd"/>
        <w:r w:rsidR="00EF0172">
          <w:rPr>
            <w:rFonts w:cstheme="minorHAnsi"/>
            <w:sz w:val="24"/>
            <w:szCs w:val="24"/>
          </w:rPr>
          <w:t xml:space="preserve"> and</w:t>
        </w:r>
        <w:r w:rsidR="00EF0172" w:rsidRPr="0010468F">
          <w:rPr>
            <w:rFonts w:cstheme="minorHAnsi"/>
            <w:sz w:val="24"/>
            <w:szCs w:val="24"/>
          </w:rPr>
          <w:t xml:space="preserve">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sidRPr="0010468F">
          <w:rPr>
            <w:rFonts w:cstheme="minorHAnsi"/>
            <w:sz w:val="24"/>
            <w:szCs w:val="24"/>
          </w:rPr>
          <w:t xml:space="preserve"> is the REML estimate of the error variance. </w:t>
        </w:r>
      </w:ins>
    </w:p>
    <w:p w14:paraId="3B3B7A8B" w14:textId="1A120C76"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phenotyped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C669BB">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zsx5ewatt59z0be9dwbppxxsd0pp9wttfxp9" timestamp="0"&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w:t>
      </w:r>
      <w:r w:rsidRPr="0010468F">
        <w:rPr>
          <w:rFonts w:cstheme="minorHAnsi"/>
          <w:sz w:val="24"/>
          <w:szCs w:val="24"/>
        </w:rPr>
        <w:lastRenderedPageBreak/>
        <w:t>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C669BB">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zsx5ewatt59z0be9dwbppxxsd0pp9wttfxp9" timestamp="0"&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67" w:author="MacQueen, Alice H" w:date="2019-12-09T14:12:00Z">
        <w:r w:rsidRPr="0010468F" w:rsidDel="00AB0996">
          <w:rPr>
            <w:rFonts w:cstheme="minorHAnsi"/>
            <w:sz w:val="24"/>
            <w:szCs w:val="24"/>
          </w:rPr>
          <w:delText xml:space="preserve">control </w:delText>
        </w:r>
      </w:del>
      <w:ins w:id="68"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69" w:author="MacQueen, Alice H" w:date="2019-12-09T14:12:00Z">
        <w:r w:rsidR="00AB0996">
          <w:rPr>
            <w:rFonts w:cstheme="minorHAnsi"/>
            <w:sz w:val="24"/>
            <w:szCs w:val="24"/>
          </w:rPr>
          <w:t>account</w:t>
        </w:r>
        <w:r w:rsidR="00AB0996" w:rsidRPr="0010468F">
          <w:rPr>
            <w:rFonts w:cstheme="minorHAnsi"/>
            <w:sz w:val="24"/>
            <w:szCs w:val="24"/>
          </w:rPr>
          <w:t xml:space="preserve"> </w:t>
        </w:r>
      </w:ins>
      <w:del w:id="70"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71" w:author="MacQueen, Alice H" w:date="2019-12-09T14:12:00Z">
        <w:r w:rsidR="00AB0996">
          <w:rPr>
            <w:rFonts w:cstheme="minorHAnsi"/>
            <w:sz w:val="24"/>
            <w:szCs w:val="24"/>
          </w:rPr>
          <w:t>account</w:t>
        </w:r>
        <w:r w:rsidR="00AB0996" w:rsidRPr="0010468F">
          <w:rPr>
            <w:rFonts w:cstheme="minorHAnsi"/>
            <w:sz w:val="24"/>
            <w:szCs w:val="24"/>
          </w:rPr>
          <w:t xml:space="preserve"> </w:t>
        </w:r>
      </w:ins>
      <w:del w:id="72"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C669BB">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zsx5ewatt59z0be9dwbppxxsd0pp9wttfxp9" timestamp="0"&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w:t>
      </w:r>
      <w:proofErr w:type="spellStart"/>
      <w:r w:rsidR="00F12BD9" w:rsidRPr="0010468F">
        <w:rPr>
          <w:rFonts w:cstheme="minorHAnsi"/>
          <w:sz w:val="24"/>
          <w:szCs w:val="24"/>
        </w:rPr>
        <w:t>Benjamini</w:t>
      </w:r>
      <w:proofErr w:type="spellEnd"/>
      <w:r w:rsidR="00F12BD9" w:rsidRPr="0010468F">
        <w:rPr>
          <w:rFonts w:cstheme="minorHAnsi"/>
          <w:sz w:val="24"/>
          <w:szCs w:val="24"/>
        </w:rPr>
        <w:t xml:space="preserve">-Hochberg false discovery rate (FDR) threshold of 0.1 were examined further. </w:t>
      </w:r>
      <w:ins w:id="73" w:author="Alice MacQueen" w:date="2020-01-20T15:51:00Z">
        <w:r w:rsidR="00023085">
          <w:rPr>
            <w:rFonts w:cstheme="minorHAnsi"/>
            <w:sz w:val="24"/>
            <w:szCs w:val="24"/>
          </w:rPr>
          <w:t xml:space="preserve">In a </w:t>
        </w:r>
      </w:ins>
      <w:ins w:id="74" w:author="MacQueen, Alice H" w:date="2020-01-28T12:09:00Z">
        <w:r w:rsidR="003935BC">
          <w:rPr>
            <w:rFonts w:cstheme="minorHAnsi"/>
            <w:sz w:val="24"/>
            <w:szCs w:val="24"/>
          </w:rPr>
          <w:t xml:space="preserve">balanced </w:t>
        </w:r>
      </w:ins>
      <w:ins w:id="75" w:author="Alice MacQueen" w:date="2020-01-20T15:51:00Z">
        <w:r w:rsidR="00023085">
          <w:rPr>
            <w:rFonts w:cstheme="minorHAnsi"/>
            <w:sz w:val="24"/>
            <w:szCs w:val="24"/>
          </w:rPr>
          <w:t xml:space="preserve">GWAS panel </w:t>
        </w:r>
        <w:del w:id="76" w:author="MacQueen, Alice H" w:date="2020-01-28T12:09:00Z">
          <w:r w:rsidR="00023085" w:rsidDel="003935BC">
            <w:rPr>
              <w:rFonts w:cstheme="minorHAnsi"/>
              <w:sz w:val="24"/>
              <w:szCs w:val="24"/>
            </w:rPr>
            <w:delText>with</w:delText>
          </w:r>
        </w:del>
      </w:ins>
      <w:ins w:id="77" w:author="MacQueen, Alice H" w:date="2020-01-28T12:09:00Z">
        <w:r w:rsidR="003935BC">
          <w:rPr>
            <w:rFonts w:cstheme="minorHAnsi"/>
            <w:sz w:val="24"/>
            <w:szCs w:val="24"/>
          </w:rPr>
          <w:t>that had</w:t>
        </w:r>
      </w:ins>
      <w:ins w:id="78" w:author="Alice MacQueen" w:date="2020-01-20T15:51:00Z">
        <w:r w:rsidR="00023085">
          <w:rPr>
            <w:rFonts w:cstheme="minorHAnsi"/>
            <w:sz w:val="24"/>
            <w:szCs w:val="24"/>
          </w:rPr>
          <w:t xml:space="preserve"> many identical genotypes, this interval size was suitable for capturin</w:t>
        </w:r>
      </w:ins>
      <w:ins w:id="79" w:author="Alice MacQueen" w:date="2020-01-20T15:52:00Z">
        <w:r w:rsidR="00023085">
          <w:rPr>
            <w:rFonts w:cstheme="minorHAnsi"/>
            <w:sz w:val="24"/>
            <w:szCs w:val="24"/>
          </w:rPr>
          <w:t xml:space="preserve">g linkage disequilibrium in the data </w:t>
        </w:r>
      </w:ins>
      <w:r w:rsidR="00023085">
        <w:rPr>
          <w:rFonts w:cstheme="minorHAnsi"/>
          <w:sz w:val="24"/>
          <w:szCs w:val="24"/>
        </w:rPr>
        <w:fldChar w:fldCharType="begin"/>
      </w:r>
      <w:r w:rsidR="00C669BB">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23085">
        <w:rPr>
          <w:rFonts w:cstheme="minorHAnsi"/>
          <w:sz w:val="24"/>
          <w:szCs w:val="24"/>
        </w:rPr>
        <w:fldChar w:fldCharType="separate"/>
      </w:r>
      <w:r w:rsidR="00023085">
        <w:rPr>
          <w:rFonts w:cstheme="minorHAnsi"/>
          <w:noProof/>
          <w:sz w:val="24"/>
          <w:szCs w:val="24"/>
        </w:rPr>
        <w:t>(</w:t>
      </w:r>
      <w:r w:rsidR="00023085" w:rsidRPr="00023085">
        <w:rPr>
          <w:rFonts w:cstheme="minorHAnsi"/>
          <w:smallCaps/>
          <w:noProof/>
          <w:sz w:val="24"/>
          <w:szCs w:val="24"/>
        </w:rPr>
        <w:t>Moghaddam</w:t>
      </w:r>
      <w:r w:rsidR="00023085" w:rsidRPr="00023085">
        <w:rPr>
          <w:rFonts w:cstheme="minorHAnsi"/>
          <w:i/>
          <w:noProof/>
          <w:sz w:val="24"/>
          <w:szCs w:val="24"/>
        </w:rPr>
        <w:t xml:space="preserve"> et al.</w:t>
      </w:r>
      <w:r w:rsidR="00023085">
        <w:rPr>
          <w:rFonts w:cstheme="minorHAnsi"/>
          <w:noProof/>
          <w:sz w:val="24"/>
          <w:szCs w:val="24"/>
        </w:rPr>
        <w:t xml:space="preserve"> 2016)</w:t>
      </w:r>
      <w:r w:rsidR="00023085">
        <w:rPr>
          <w:rFonts w:cstheme="minorHAnsi"/>
          <w:sz w:val="24"/>
          <w:szCs w:val="24"/>
        </w:rPr>
        <w:fldChar w:fldCharType="end"/>
      </w:r>
      <w:ins w:id="80" w:author="Alice MacQueen" w:date="2020-01-20T15:52:00Z">
        <w:r w:rsidR="00023085">
          <w:rPr>
            <w:rFonts w:cstheme="minorHAnsi"/>
            <w:sz w:val="24"/>
            <w:szCs w:val="24"/>
          </w:rPr>
          <w:t xml:space="preserve">. </w:t>
        </w:r>
      </w:ins>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33C5C51A"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c8L1JlY051bT48cmVjb3JkPjxyZWMtbnVtYmVyPjU3PC9yZWMtbnVtYmVyPjxmb3JlaWdu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4PC95ZWFyPjwvZGF0ZXM+PGlzYm4+MTY2NC00NjJYIChQcmludCkmI3hEOzE2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k5hc2NpbWVudG88L0F1dGhvcj48WWVhcj4y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c8L1JlY051bT48cmVjb3JkPjxyZWMtbnVtYmVyPjU3PC9yZWMtbnVtYmVyPjxmb3JlaWdu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4PC95ZWFyPjwvZGF0ZXM+PGlzYm4+MTY2NC00NjJYIChQcmludCkmI3hEOzE2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k5hc2NpbWVudG88L0F1dGhvcj48WWVhcj4y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genepools than the CDBN, </w:t>
      </w:r>
      <w:r w:rsidR="00354A42" w:rsidRPr="0010468F">
        <w:rPr>
          <w:rFonts w:cstheme="minorHAnsi"/>
          <w:sz w:val="24"/>
          <w:szCs w:val="24"/>
        </w:rPr>
        <w:lastRenderedPageBreak/>
        <w:t xml:space="preserve">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pzeDVl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hZ2VzPjE4ODEtMTg5MjwvcGFnZXM+PHZvbHVtZT45PC92b2x1bWU+PG51bWJl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pzeDVl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hZ2VzPjE4ODEtMTg5MjwvcGFnZXM+PHZvbHVtZT45PC92b2x1bWU+PG51bWJl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genepools</w:t>
      </w:r>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0D1855" w:rsidRPr="0010468F">
        <w:rPr>
          <w:rFonts w:cstheme="minorHAnsi"/>
          <w:sz w:val="24"/>
          <w:szCs w:val="24"/>
        </w:rPr>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356F0A0C"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E25CAA" w:rsidRPr="0010468F">
        <w:rPr>
          <w:rFonts w:cstheme="minorHAnsi"/>
          <w:sz w:val="24"/>
          <w:szCs w:val="24"/>
        </w:rPr>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del w:id="81" w:author="MacQueen, Alice H" w:date="2019-12-09T15:08:00Z">
        <w:r w:rsidR="007826AB" w:rsidRPr="0010468F" w:rsidDel="00EF0172">
          <w:rPr>
            <w:rFonts w:cstheme="minorHAnsi"/>
            <w:sz w:val="24"/>
            <w:szCs w:val="24"/>
          </w:rPr>
          <w:delText>Briefly,</w:delText>
        </w:r>
      </w:del>
      <w:ins w:id="82" w:author="MacQueen, Alice H" w:date="2019-12-09T15:08:00Z">
        <w:r w:rsidR="00EF0172">
          <w:rPr>
            <w:rFonts w:cstheme="minorHAnsi"/>
            <w:sz w:val="24"/>
            <w:szCs w:val="24"/>
          </w:rPr>
          <w:t xml:space="preserve">It </w:t>
        </w:r>
      </w:ins>
      <w:ins w:id="83" w:author="MacQueen, Alice H" w:date="2019-12-09T15:06:00Z">
        <w:r w:rsidR="00040A8B">
          <w:rPr>
            <w:rFonts w:cstheme="minorHAnsi"/>
            <w:sz w:val="24"/>
            <w:szCs w:val="24"/>
          </w:rPr>
          <w:t xml:space="preserve">can be used </w:t>
        </w:r>
      </w:ins>
      <w:ins w:id="84" w:author="MacQueen, Alice H" w:date="2019-12-09T15:05:00Z">
        <w:r w:rsidR="00040A8B">
          <w:rPr>
            <w:rFonts w:cstheme="minorHAnsi"/>
            <w:sz w:val="24"/>
            <w:szCs w:val="24"/>
          </w:rPr>
          <w:t>for any dataset where effects ca</w:t>
        </w:r>
      </w:ins>
      <w:ins w:id="85" w:author="MacQueen, Alice H" w:date="2019-12-09T15:06:00Z">
        <w:r w:rsidR="00040A8B">
          <w:rPr>
            <w:rFonts w:cstheme="minorHAnsi"/>
            <w:sz w:val="24"/>
            <w:szCs w:val="24"/>
          </w:rPr>
          <w:t xml:space="preserve">n be estimated for many conditions (here, phenotypes) across many units (here, SNPs). </w:t>
        </w:r>
      </w:ins>
      <w:del w:id="86"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87" w:author="MacQueen, Alice H" w:date="2019-12-09T15:06:00Z">
        <w:r w:rsidR="0091371B" w:rsidRPr="0010468F" w:rsidDel="00040A8B">
          <w:rPr>
            <w:rFonts w:cstheme="minorHAnsi"/>
            <w:sz w:val="24"/>
            <w:szCs w:val="24"/>
          </w:rPr>
          <w:delText xml:space="preserve"> </w:delText>
        </w:r>
      </w:del>
      <w:del w:id="88" w:author="MacQueen, Alice H" w:date="2019-12-09T15:05:00Z">
        <w:r w:rsidR="0091371B" w:rsidRPr="0010468F" w:rsidDel="00040A8B">
          <w:rPr>
            <w:rFonts w:cstheme="minorHAnsi"/>
            <w:sz w:val="24"/>
            <w:szCs w:val="24"/>
          </w:rPr>
          <w:delText>is a flexible, data-driven method</w:delText>
        </w:r>
      </w:del>
      <w:del w:id="89"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90"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w:t>
      </w:r>
      <w:r w:rsidR="00072048" w:rsidRPr="0010468F">
        <w:rPr>
          <w:rFonts w:cstheme="minorHAnsi"/>
          <w:sz w:val="24"/>
          <w:szCs w:val="24"/>
        </w:rPr>
        <w:lastRenderedPageBreak/>
        <w:t xml:space="preserve">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C669BB">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zsx5ewatt59z0be9dwbppxxsd0pp9wttfxp9" timestamp="0"&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47E43574"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 xml:space="preserve">f significant phenotypic </w:t>
      </w:r>
      <w:r w:rsidR="00F1534C" w:rsidRPr="0010468F">
        <w:rPr>
          <w:rFonts w:cstheme="minorHAnsi"/>
          <w:sz w:val="24"/>
          <w:szCs w:val="24"/>
        </w:rPr>
        <w:lastRenderedPageBreak/>
        <w:t>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C669BB">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zsx5ewatt59z0be9dwbppxxsd0pp9wttfxp9" timestamp="0"&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C669BB">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zsx5ewatt59z0be9dwbppxxsd0pp9wttfxp9" timestamp="0"&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91" w:author="MacQueen, Alice H" w:date="2019-12-09T12:50:00Z"/>
          <w:rFonts w:cstheme="minorHAnsi"/>
          <w:i/>
          <w:sz w:val="24"/>
          <w:szCs w:val="24"/>
        </w:rPr>
      </w:pPr>
      <w:moveFromRangeStart w:id="92" w:author="MacQueen, Alice H" w:date="2019-12-09T12:50:00Z" w:name="move26788244"/>
      <w:moveFrom w:id="93"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94" w:author="MacQueen, Alice H" w:date="2019-12-09T12:50:00Z"/>
          <w:rFonts w:cstheme="minorHAnsi"/>
          <w:sz w:val="24"/>
          <w:szCs w:val="24"/>
        </w:rPr>
      </w:pPr>
      <w:moveFrom w:id="95"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439ADBC8" w:rsidR="00106E2D" w:rsidRPr="0010468F" w:rsidDel="00603F18" w:rsidRDefault="00134C19" w:rsidP="0010468F">
      <w:pPr>
        <w:spacing w:line="480" w:lineRule="auto"/>
        <w:ind w:firstLine="720"/>
        <w:rPr>
          <w:moveFrom w:id="96" w:author="MacQueen, Alice H" w:date="2019-12-09T12:50:00Z"/>
          <w:rFonts w:cstheme="minorHAnsi"/>
          <w:sz w:val="24"/>
          <w:szCs w:val="24"/>
        </w:rPr>
      </w:pPr>
      <w:moveFrom w:id="97"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moveFrom>
      <w:r w:rsidR="00C669BB">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zsx5ewatt59z0be9dwbppxxsd0pp9wttfxp9" timestamp="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moveFrom w:id="98" w:author="MacQueen, Alice H" w:date="2019-12-09T12:50:00Z">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92"/>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5C40B09E" w:rsidR="000F3174" w:rsidRPr="0010468F" w:rsidRDefault="000F3174" w:rsidP="0010468F">
      <w:pPr>
        <w:spacing w:line="480" w:lineRule="auto"/>
        <w:ind w:firstLine="720"/>
        <w:rPr>
          <w:rFonts w:cstheme="minorHAnsi"/>
          <w:sz w:val="24"/>
          <w:szCs w:val="24"/>
        </w:rPr>
      </w:pPr>
      <w:r w:rsidRPr="0010468F">
        <w:rPr>
          <w:rFonts w:cstheme="minorHAnsi"/>
          <w:sz w:val="24"/>
          <w:szCs w:val="24"/>
        </w:rPr>
        <w:lastRenderedPageBreak/>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00C669BB">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zsx5ewatt59z0be9dwbppxxsd0pp9wttfxp9" timestamp="0"&gt;827&lt;/key&gt;&lt;/foreign-keys&gt;&lt;ref-type name="Generic"&gt;13&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1D08388B"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r w:rsidR="00B13F95">
        <w:rPr>
          <w:rFonts w:cstheme="minorHAnsi"/>
          <w:sz w:val="24"/>
          <w:szCs w:val="24"/>
        </w:rPr>
        <w:t>narrow</w:t>
      </w:r>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xml:space="preserve">, </w:t>
      </w:r>
      <w:r w:rsidR="00B13F95">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r w:rsidR="00B13F95">
        <w:rPr>
          <w:rFonts w:cstheme="minorHAnsi"/>
          <w:sz w:val="24"/>
          <w:szCs w:val="24"/>
        </w:rPr>
        <w:t>h</w:t>
      </w:r>
      <w:r w:rsidR="0049601B" w:rsidRPr="0010468F">
        <w:rPr>
          <w:rFonts w:cstheme="minorHAnsi"/>
          <w:sz w:val="24"/>
          <w:szCs w:val="24"/>
          <w:vertAlign w:val="superscript"/>
        </w:rPr>
        <w:t>2</w:t>
      </w:r>
      <w:r w:rsidR="0049601B" w:rsidRPr="0010468F">
        <w:rPr>
          <w:rFonts w:cstheme="minorHAnsi"/>
          <w:sz w:val="24"/>
          <w:szCs w:val="24"/>
        </w:rPr>
        <w:t xml:space="preserve"> </w:t>
      </w:r>
      <w:r w:rsidR="000A7BBC" w:rsidRPr="0010468F">
        <w:rPr>
          <w:rFonts w:cstheme="minorHAnsi"/>
          <w:sz w:val="24"/>
          <w:szCs w:val="24"/>
        </w:rPr>
        <w:t>varied between 6% and 73% in the 21 phenotypic BLUPs (Table 1)</w:t>
      </w:r>
      <w:ins w:id="99" w:author="MacQueen, Alice H" w:date="2020-01-28T12:13:00Z">
        <w:r w:rsidR="003935BC">
          <w:rPr>
            <w:rFonts w:cstheme="minorHAnsi"/>
            <w:sz w:val="24"/>
            <w:szCs w:val="24"/>
          </w:rPr>
          <w:t>, reflecting the substantial amount of environmental variation in the dataset</w:t>
        </w:r>
      </w:ins>
      <w:r w:rsidR="000A7BBC" w:rsidRPr="0010468F">
        <w:rPr>
          <w:rFonts w:cstheme="minorHAnsi"/>
          <w:sz w:val="24"/>
          <w:szCs w:val="24"/>
        </w:rPr>
        <w:t xml:space="preserve">.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w:t>
      </w:r>
      <w:proofErr w:type="spellStart"/>
      <w:r w:rsidR="0016768A" w:rsidRPr="0010468F">
        <w:rPr>
          <w:rFonts w:cstheme="minorHAnsi"/>
          <w:sz w:val="24"/>
          <w:szCs w:val="24"/>
        </w:rPr>
        <w:t>blackroot</w:t>
      </w:r>
      <w:proofErr w:type="spellEnd"/>
      <w:r w:rsidR="0016768A" w:rsidRPr="0010468F">
        <w:rPr>
          <w:rFonts w:cstheme="minorHAnsi"/>
          <w:sz w:val="24"/>
          <w:szCs w:val="24"/>
        </w:rPr>
        <w:t xml:space="preserve"> presence/absence, and early vigor were in the first of these groups, and 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60CCA233" w:rsidR="00755D28" w:rsidRPr="0010468F" w:rsidRDefault="005B1A42" w:rsidP="0010468F">
      <w:pPr>
        <w:spacing w:line="480" w:lineRule="auto"/>
        <w:ind w:firstLine="720"/>
        <w:rPr>
          <w:rFonts w:cstheme="minorHAnsi"/>
          <w:sz w:val="24"/>
          <w:szCs w:val="24"/>
        </w:rPr>
      </w:pPr>
      <w:r w:rsidRPr="0010468F">
        <w:rPr>
          <w:rFonts w:cstheme="minorHAnsi"/>
          <w:sz w:val="24"/>
          <w:szCs w:val="24"/>
        </w:rPr>
        <w:lastRenderedPageBreak/>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proofErr w:type="gramStart"/>
      <w:r w:rsidR="00F61C83" w:rsidRPr="0010468F">
        <w:rPr>
          <w:rFonts w:cstheme="minorHAnsi"/>
          <w:sz w:val="24"/>
          <w:szCs w:val="24"/>
        </w:rPr>
        <w:t>for</w:t>
      </w:r>
      <w:proofErr w:type="gramEnd"/>
      <w:r w:rsidR="00F61C83" w:rsidRPr="0010468F">
        <w:rPr>
          <w:rFonts w:cstheme="minorHAnsi"/>
          <w:sz w:val="24"/>
          <w:szCs w:val="24"/>
        </w:rPr>
        <w:t xml:space="preserve">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This GWAS was analogous to an environmental GWAS that 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pzeDVl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pzeDVl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427A6A" w:rsidRPr="0010468F">
        <w:rPr>
          <w:rFonts w:cstheme="minorHAnsi"/>
          <w:sz w:val="24"/>
          <w:szCs w:val="24"/>
        </w:rPr>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5094341D"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 xml:space="preserve">more </w:t>
      </w:r>
      <w:proofErr w:type="spellStart"/>
      <w:r w:rsidR="008A4ADF" w:rsidRPr="0010468F">
        <w:rPr>
          <w:rFonts w:cstheme="minorHAnsi"/>
          <w:sz w:val="24"/>
          <w:szCs w:val="24"/>
        </w:rPr>
        <w:t>datapoints</w:t>
      </w:r>
      <w:proofErr w:type="spellEnd"/>
      <w:r w:rsidR="008A4ADF" w:rsidRPr="0010468F">
        <w:rPr>
          <w:rFonts w:cstheme="minorHAnsi"/>
          <w:sz w:val="24"/>
          <w:szCs w:val="24"/>
        </w:rPr>
        <w:t xml:space="preserve"> in the CDBN (</w:t>
      </w:r>
      <w:r w:rsidR="00D13517" w:rsidRPr="0010468F">
        <w:rPr>
          <w:rFonts w:cstheme="minorHAnsi"/>
          <w:sz w:val="24"/>
          <w:szCs w:val="24"/>
        </w:rPr>
        <w:t>6500 vs 2400</w:t>
      </w:r>
      <w:r w:rsidR="00387C9E" w:rsidRPr="0010468F">
        <w:rPr>
          <w:rFonts w:cstheme="minorHAnsi"/>
          <w:sz w:val="24"/>
          <w:szCs w:val="24"/>
        </w:rPr>
        <w:t xml:space="preserve"> </w:t>
      </w:r>
      <w:proofErr w:type="spellStart"/>
      <w:r w:rsidR="00387C9E" w:rsidRPr="0010468F">
        <w:rPr>
          <w:rFonts w:cstheme="minorHAnsi"/>
          <w:sz w:val="24"/>
          <w:szCs w:val="24"/>
        </w:rPr>
        <w:t>datapoints</w:t>
      </w:r>
      <w:proofErr w:type="spellEnd"/>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018</w:t>
      </w:r>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w:t>
      </w:r>
      <w:r w:rsidR="00B13F95">
        <w:rPr>
          <w:rFonts w:cstheme="minorHAnsi"/>
          <w:sz w:val="24"/>
          <w:szCs w:val="24"/>
        </w:rPr>
        <w:t>narrow</w:t>
      </w:r>
      <w:r w:rsidR="00E277F7" w:rsidRPr="0010468F">
        <w:rPr>
          <w:rFonts w:cstheme="minorHAnsi"/>
          <w:sz w:val="24"/>
          <w:szCs w:val="24"/>
        </w:rPr>
        <w:t xml:space="preserve">-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the phenotypic data (</w:t>
      </w:r>
      <w:ins w:id="100" w:author="MacQueen, Alice H" w:date="2020-01-30T12:53:00Z">
        <w:r w:rsidR="00B13F95">
          <w:rPr>
            <w:rFonts w:cstheme="minorHAnsi"/>
            <w:sz w:val="24"/>
            <w:szCs w:val="24"/>
          </w:rPr>
          <w:t>h</w:t>
        </w:r>
      </w:ins>
      <w:del w:id="101" w:author="MacQueen, Alice H" w:date="2020-01-28T12:06:00Z">
        <w:r w:rsidR="00E277F7" w:rsidRPr="0010468F" w:rsidDel="0049601B">
          <w:rPr>
            <w:rFonts w:cstheme="minorHAnsi"/>
            <w:sz w:val="24"/>
            <w:szCs w:val="24"/>
          </w:rPr>
          <w:delText>h</w:delText>
        </w:r>
      </w:del>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 xml:space="preserve">e briefly discuss the associations above the FDR for these eight phenotypes in the order of most to fewest </w:t>
      </w:r>
      <w:proofErr w:type="spellStart"/>
      <w:r w:rsidR="00357795" w:rsidRPr="0010468F">
        <w:rPr>
          <w:rFonts w:cstheme="minorHAnsi"/>
          <w:sz w:val="24"/>
          <w:szCs w:val="24"/>
        </w:rPr>
        <w:t>datapoints</w:t>
      </w:r>
      <w:proofErr w:type="spellEnd"/>
      <w:r w:rsidR="00357795" w:rsidRPr="0010468F">
        <w:rPr>
          <w:rFonts w:cstheme="minorHAnsi"/>
          <w:sz w:val="24"/>
          <w:szCs w:val="24"/>
        </w:rPr>
        <w:t xml:space="preserve"> in the CDBN.</w:t>
      </w:r>
      <w:r w:rsidR="00DE4B7C" w:rsidRPr="0010468F">
        <w:rPr>
          <w:rFonts w:cstheme="minorHAnsi"/>
          <w:sz w:val="24"/>
          <w:szCs w:val="24"/>
        </w:rPr>
        <w:t xml:space="preserve"> In cases </w:t>
      </w:r>
      <w:r w:rsidR="00DE4B7C" w:rsidRPr="0010468F">
        <w:rPr>
          <w:rFonts w:cstheme="minorHAnsi"/>
          <w:sz w:val="24"/>
          <w:szCs w:val="24"/>
        </w:rPr>
        <w:lastRenderedPageBreak/>
        <w:t xml:space="preserve">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44614C70"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zsx5ewatt59z0be9dwbppxxsd0pp9wttfxp9" timestamp="0"&gt;29&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003E4572" w:rsidRPr="0010468F">
        <w:rPr>
          <w:rFonts w:eastAsia="Times New Roman" w:cstheme="minorHAnsi"/>
          <w:color w:val="000000"/>
          <w:sz w:val="24"/>
          <w:szCs w:val="24"/>
        </w:rPr>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 xml:space="preserve">activating Flower Locus C (FLC), which is a repressor of </w:t>
      </w:r>
      <w:r w:rsidR="005B21CC" w:rsidRPr="0004609C">
        <w:rPr>
          <w:rFonts w:eastAsia="Times New Roman" w:cstheme="minorHAnsi"/>
          <w:color w:val="000000"/>
          <w:sz w:val="24"/>
          <w:szCs w:val="24"/>
        </w:rPr>
        <w:t>flowering</w:t>
      </w:r>
      <w:r w:rsidR="008700C3" w:rsidRPr="0004609C">
        <w:rPr>
          <w:rFonts w:eastAsia="Times New Roman" w:cstheme="minorHAnsi"/>
          <w:color w:val="000000"/>
          <w:sz w:val="24"/>
          <w:szCs w:val="24"/>
        </w:rPr>
        <w:t xml:space="preserve"> </w:t>
      </w:r>
      <w:r w:rsidR="008700C3" w:rsidRPr="00C669BB">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zsx5ewatt59z0be9dwbppxxsd0pp9wttfxp9" timestamp="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C669BB">
        <w:rPr>
          <w:rFonts w:eastAsia="Times New Roman" w:cstheme="minorHAnsi"/>
          <w:color w:val="000000"/>
          <w:sz w:val="24"/>
          <w:szCs w:val="24"/>
          <w:rPrChange w:id="102" w:author="Alice MacQueen" w:date="2020-01-20T16:29:00Z">
            <w:rPr>
              <w:rFonts w:eastAsia="Times New Roman" w:cstheme="minorHAnsi"/>
              <w:color w:val="000000"/>
              <w:sz w:val="24"/>
              <w:szCs w:val="24"/>
            </w:rPr>
          </w:rPrChange>
        </w:rPr>
        <w:fldChar w:fldCharType="separate"/>
      </w:r>
      <w:r w:rsidR="005B1A42" w:rsidRPr="0004609C">
        <w:rPr>
          <w:rFonts w:eastAsia="Times New Roman" w:cstheme="minorHAnsi"/>
          <w:noProof/>
          <w:color w:val="000000"/>
          <w:sz w:val="24"/>
          <w:szCs w:val="24"/>
        </w:rPr>
        <w:t>(</w:t>
      </w:r>
      <w:r w:rsidR="005B1A42" w:rsidRPr="0004609C">
        <w:rPr>
          <w:rFonts w:eastAsia="Times New Roman" w:cstheme="minorHAnsi"/>
          <w:smallCaps/>
          <w:noProof/>
          <w:color w:val="000000"/>
          <w:sz w:val="24"/>
          <w:szCs w:val="24"/>
        </w:rPr>
        <w:t>Oh</w:t>
      </w:r>
      <w:r w:rsidR="005B1A42" w:rsidRPr="0004609C">
        <w:rPr>
          <w:rFonts w:eastAsia="Times New Roman" w:cstheme="minorHAnsi"/>
          <w:i/>
          <w:noProof/>
          <w:color w:val="000000"/>
          <w:sz w:val="24"/>
          <w:szCs w:val="24"/>
        </w:rPr>
        <w:t xml:space="preserve"> et al.</w:t>
      </w:r>
      <w:r w:rsidR="005B1A42" w:rsidRPr="0004609C">
        <w:rPr>
          <w:rFonts w:eastAsia="Times New Roman" w:cstheme="minorHAnsi"/>
          <w:noProof/>
          <w:color w:val="000000"/>
          <w:sz w:val="24"/>
          <w:szCs w:val="24"/>
        </w:rPr>
        <w:t xml:space="preserve"> 2004)</w:t>
      </w:r>
      <w:r w:rsidR="008700C3" w:rsidRPr="00C669BB">
        <w:rPr>
          <w:rFonts w:eastAsia="Times New Roman" w:cstheme="minorHAnsi"/>
          <w:color w:val="000000"/>
          <w:sz w:val="24"/>
          <w:szCs w:val="24"/>
        </w:rPr>
        <w:fldChar w:fldCharType="end"/>
      </w:r>
      <w:r w:rsidR="005B21CC" w:rsidRPr="0004609C">
        <w:rPr>
          <w:rFonts w:eastAsia="Times New Roman" w:cstheme="minorHAnsi"/>
          <w:color w:val="000000"/>
          <w:sz w:val="24"/>
          <w:szCs w:val="24"/>
        </w:rPr>
        <w:t xml:space="preserve">. </w:t>
      </w:r>
    </w:p>
    <w:p w14:paraId="05327BA0" w14:textId="1AA1EA13" w:rsidR="00A94542" w:rsidRPr="0010468F" w:rsidRDefault="00B643FF">
      <w:pPr>
        <w:spacing w:line="480" w:lineRule="auto"/>
        <w:ind w:firstLine="720"/>
        <w:rPr>
          <w:rFonts w:cstheme="minorHAnsi"/>
          <w:sz w:val="24"/>
          <w:szCs w:val="24"/>
        </w:rPr>
      </w:pPr>
      <w:r w:rsidRPr="0010468F">
        <w:rPr>
          <w:rFonts w:cstheme="minorHAnsi"/>
          <w:sz w:val="24"/>
          <w:szCs w:val="24"/>
        </w:rPr>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C669BB">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zsx5ewatt59z0be9dwbppxxsd0pp9wttfxp9" timestamp="0"&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w:t>
      </w:r>
      <w:r w:rsidR="00F25059" w:rsidRPr="0010468F">
        <w:rPr>
          <w:rFonts w:cstheme="minorHAnsi"/>
          <w:sz w:val="24"/>
          <w:szCs w:val="24"/>
        </w:rPr>
        <w:lastRenderedPageBreak/>
        <w:t xml:space="preserve">carboxyl </w:t>
      </w:r>
      <w:proofErr w:type="spellStart"/>
      <w:r w:rsidR="00F25059" w:rsidRPr="0010468F">
        <w:rPr>
          <w:rFonts w:cstheme="minorHAnsi"/>
          <w:sz w:val="24"/>
          <w:szCs w:val="24"/>
        </w:rPr>
        <w:t>methyltransferase</w:t>
      </w:r>
      <w:proofErr w:type="spellEnd"/>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xml:space="preserve">, a choline-phosphate </w:t>
      </w:r>
      <w:proofErr w:type="spellStart"/>
      <w:r w:rsidR="0084596B" w:rsidRPr="0010468F">
        <w:rPr>
          <w:rFonts w:cstheme="minorHAnsi"/>
          <w:sz w:val="24"/>
          <w:szCs w:val="24"/>
        </w:rPr>
        <w:t>cytidylyltransferase</w:t>
      </w:r>
      <w:proofErr w:type="spellEnd"/>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w:t>
      </w:r>
    </w:p>
    <w:p w14:paraId="7D93D492" w14:textId="493176AA" w:rsidR="00B643FF" w:rsidRPr="0010468F" w:rsidRDefault="00B643FF" w:rsidP="0010468F">
      <w:pPr>
        <w:spacing w:line="480" w:lineRule="auto"/>
        <w:ind w:firstLine="720"/>
        <w:rPr>
          <w:rFonts w:cstheme="minorHAnsi"/>
          <w:sz w:val="24"/>
          <w:szCs w:val="24"/>
        </w:rPr>
      </w:pPr>
      <w:r w:rsidRPr="0010468F">
        <w:rPr>
          <w:rFonts w:cstheme="minorHAnsi"/>
          <w:sz w:val="24"/>
          <w:szCs w:val="24"/>
        </w:rPr>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w:t>
      </w:r>
      <w:proofErr w:type="spellStart"/>
      <w:r w:rsidR="00D53E03" w:rsidRPr="0010468F">
        <w:rPr>
          <w:rFonts w:eastAsia="Times New Roman" w:cstheme="minorHAnsi"/>
          <w:color w:val="000000"/>
          <w:sz w:val="24"/>
          <w:szCs w:val="24"/>
        </w:rPr>
        <w:t>ortholog</w:t>
      </w:r>
      <w:proofErr w:type="spellEnd"/>
      <w:r w:rsidR="00D53E03" w:rsidRPr="0010468F">
        <w:rPr>
          <w:rFonts w:eastAsia="Times New Roman" w:cstheme="minorHAnsi"/>
          <w:color w:val="000000"/>
          <w:sz w:val="24"/>
          <w:szCs w:val="24"/>
        </w:rPr>
        <w:t xml:space="preserve">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proofErr w:type="spellStart"/>
      <w:r w:rsidR="00CE0259" w:rsidRPr="0010468F">
        <w:rPr>
          <w:rFonts w:eastAsia="Times New Roman" w:cstheme="minorHAnsi"/>
          <w:i/>
          <w:color w:val="000000"/>
          <w:sz w:val="24"/>
          <w:szCs w:val="24"/>
        </w:rPr>
        <w:t>Polycomb</w:t>
      </w:r>
      <w:proofErr w:type="spellEnd"/>
      <w:r w:rsidR="00CE0259" w:rsidRPr="0010468F">
        <w:rPr>
          <w:rFonts w:eastAsia="Times New Roman" w:cstheme="minorHAnsi"/>
          <w:i/>
          <w:color w:val="000000"/>
          <w:sz w:val="24"/>
          <w:szCs w:val="24"/>
        </w:rPr>
        <w:t xml:space="preserve">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zsx5ewatt59z0be9dwbppxxsd0pp9wttfxp9" timestamp="0"&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enN4NWV3YXR0NTl6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enN4NWV3YXR0NTl6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p>
    <w:p w14:paraId="38AFC5DF" w14:textId="610C51D2"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zsx5ewatt59z0be9dwbppxxsd0pp9wttfxp9" timestamp="0"&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w:t>
      </w:r>
      <w:r w:rsidR="005D7F8F" w:rsidRPr="0010468F">
        <w:rPr>
          <w:rFonts w:eastAsia="Times New Roman" w:cstheme="minorHAnsi"/>
          <w:noProof/>
          <w:color w:val="000000"/>
          <w:sz w:val="24"/>
          <w:szCs w:val="24"/>
        </w:rPr>
        <w:lastRenderedPageBreak/>
        <w:t>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pzeDVld2F0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pzeDVld2F0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0F800EA7" w:rsidR="00B643FF" w:rsidRPr="0010468F" w:rsidRDefault="00B643FF" w:rsidP="0010468F">
      <w:pPr>
        <w:spacing w:line="480" w:lineRule="auto"/>
        <w:ind w:firstLine="720"/>
        <w:rPr>
          <w:rFonts w:cstheme="minorHAnsi"/>
          <w:sz w:val="24"/>
          <w:szCs w:val="24"/>
        </w:rPr>
      </w:pPr>
      <w:r w:rsidRPr="0010468F">
        <w:rPr>
          <w:rFonts w:cstheme="minorHAnsi"/>
          <w:sz w:val="24"/>
          <w:szCs w:val="24"/>
        </w:rPr>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3.5%, </w:t>
      </w:r>
      <w:r w:rsidR="008965C2" w:rsidRPr="0010468F">
        <w:rPr>
          <w:rFonts w:cstheme="minorHAnsi"/>
          <w:sz w:val="24"/>
          <w:szCs w:val="24"/>
        </w:rPr>
        <w:t>and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3E4572" w:rsidRPr="0010468F">
        <w:rPr>
          <w:rFonts w:cstheme="minorHAnsi"/>
          <w:sz w:val="24"/>
          <w:szCs w:val="24"/>
        </w:rPr>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37C85A96"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pzeDVld2F0dDU5ejBiZTlkd2JwcHh4c2QwcHA5d3R0ZnhwOSIg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pzeDVld2F0dDU5ejBiZTlkd2JwcHh4c2QwcHA5d3R0ZnhwOSIg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3A396E" w:rsidRPr="0010468F">
        <w:rPr>
          <w:rFonts w:cstheme="minorHAnsi"/>
          <w:sz w:val="24"/>
          <w:szCs w:val="24"/>
        </w:rPr>
      </w:r>
      <w:r w:rsidR="003A396E"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olkman and Kelly</w:t>
      </w:r>
      <w:r w:rsidR="00D63D8A">
        <w:rPr>
          <w:rFonts w:cstheme="minorHAnsi"/>
          <w:noProof/>
          <w:sz w:val="24"/>
          <w:szCs w:val="24"/>
        </w:rPr>
        <w:t xml:space="preserve"> 2003; </w:t>
      </w:r>
      <w:r w:rsidR="00D63D8A" w:rsidRPr="00D63D8A">
        <w:rPr>
          <w:rFonts w:cstheme="minorHAnsi"/>
          <w:smallCaps/>
          <w:noProof/>
          <w:sz w:val="24"/>
          <w:szCs w:val="24"/>
        </w:rPr>
        <w:t>Kwak</w:t>
      </w:r>
      <w:r w:rsidR="00D63D8A" w:rsidRPr="00D63D8A">
        <w:rPr>
          <w:rFonts w:cstheme="minorHAnsi"/>
          <w:i/>
          <w:noProof/>
          <w:sz w:val="24"/>
          <w:szCs w:val="24"/>
        </w:rPr>
        <w:t xml:space="preserve"> et al.</w:t>
      </w:r>
      <w:r w:rsidR="00D63D8A">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xml:space="preserve">, a RING-CH type zinc </w:t>
      </w:r>
      <w:r w:rsidR="00CE70F3" w:rsidRPr="0010468F">
        <w:rPr>
          <w:rFonts w:cstheme="minorHAnsi"/>
          <w:sz w:val="24"/>
          <w:szCs w:val="24"/>
        </w:rPr>
        <w:lastRenderedPageBreak/>
        <w:t>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CE70F3" w:rsidRPr="0010468F">
        <w:rPr>
          <w:rFonts w:cstheme="minorHAnsi"/>
          <w:sz w:val="24"/>
          <w:szCs w:val="24"/>
        </w:rPr>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ha</w:t>
      </w:r>
      <w:r w:rsidR="00133355" w:rsidRPr="0010468F">
        <w:rPr>
          <w:rFonts w:cstheme="minorHAnsi"/>
          <w:sz w:val="24"/>
          <w:szCs w:val="24"/>
          <w:vertAlign w:val="superscript"/>
        </w:rPr>
        <w:t>-1</w:t>
      </w:r>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 xml:space="preserve">a signal peptide peptidase </w:t>
      </w:r>
      <w:proofErr w:type="gramStart"/>
      <w:r w:rsidR="00BE01B5" w:rsidRPr="0010468F">
        <w:rPr>
          <w:rFonts w:cstheme="minorHAnsi"/>
          <w:sz w:val="24"/>
          <w:szCs w:val="24"/>
        </w:rPr>
        <w:t>A</w:t>
      </w:r>
      <w:proofErr w:type="gramEnd"/>
      <w:r w:rsidR="00BE01B5" w:rsidRPr="0010468F">
        <w:rPr>
          <w:rFonts w:cstheme="minorHAnsi"/>
          <w:sz w:val="24"/>
          <w:szCs w:val="24"/>
        </w:rPr>
        <w:t xml:space="preserve">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p>
    <w:p w14:paraId="13719F92" w14:textId="74E68608"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zsx5ewatt59z0be9dwbppxxsd0pp9wttfxp9" timestamp="0"&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zsx5ewatt59z0be9dwbppxxsd0pp9wttfxp9" timestamp="0"&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103"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104"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2743944D" w:rsidR="007A6701" w:rsidRPr="0010468F" w:rsidRDefault="00534F2F" w:rsidP="0010468F">
      <w:pPr>
        <w:spacing w:line="480" w:lineRule="auto"/>
        <w:ind w:firstLine="720"/>
        <w:rPr>
          <w:rFonts w:cstheme="minorHAnsi"/>
          <w:sz w:val="24"/>
          <w:szCs w:val="24"/>
        </w:rPr>
      </w:pPr>
      <w:r w:rsidRPr="0010468F">
        <w:rPr>
          <w:rFonts w:cstheme="minorHAnsi"/>
          <w:sz w:val="24"/>
          <w:szCs w:val="24"/>
        </w:rPr>
        <w:lastRenderedPageBreak/>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t>Phvul.001221100</w:t>
      </w:r>
      <w:r w:rsidR="00DF2B59" w:rsidRPr="0010468F">
        <w:rPr>
          <w:rFonts w:cstheme="minorHAnsi"/>
          <w:sz w:val="24"/>
          <w:szCs w:val="24"/>
        </w:rPr>
        <w:t>,</w:t>
      </w:r>
      <w:ins w:id="105" w:author="Alice MacQueen" w:date="2019-12-10T09:37:00Z">
        <w:r w:rsidR="00F90CDB">
          <w:rPr>
            <w:rFonts w:cstheme="minorHAnsi"/>
            <w:sz w:val="24"/>
            <w:szCs w:val="24"/>
          </w:rPr>
          <w:t xml:space="preserve"> found to be associated with days to flowering</w:t>
        </w:r>
        <w:r w:rsidR="00C003C0">
          <w:rPr>
            <w:rFonts w:cstheme="minorHAnsi"/>
            <w:sz w:val="24"/>
            <w:szCs w:val="24"/>
          </w:rPr>
          <w:t xml:space="preserve"> </w:t>
        </w:r>
      </w:ins>
      <w:r w:rsidR="00C003C0">
        <w:rPr>
          <w:rFonts w:cstheme="minorHAnsi"/>
          <w:sz w:val="24"/>
          <w:szCs w:val="24"/>
        </w:rPr>
        <w:fldChar w:fldCharType="begin"/>
      </w:r>
      <w:r w:rsidR="00C669BB">
        <w:rPr>
          <w:rFonts w:cstheme="minorHAnsi"/>
          <w:sz w:val="24"/>
          <w:szCs w:val="24"/>
        </w:rPr>
        <w: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zsx5ewatt59z0be9dwbppxxsd0pp9wttfxp9" timestamp="0"&gt;57&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ages&gt;0&lt;/pages&gt;&lt;volume&gt;8&lt;/volume&gt;&lt;number&gt;2&lt;/number&gt;&lt;dates&gt;&lt;year&gt;2015&lt;/year&gt;&lt;/dates&gt;&lt;isbn&gt;1940-3372&lt;/isbn&gt;&lt;urls&gt;&lt;/urls&gt;&lt;electronic-resource-num&gt;10.3835/plantgenome2014.09.0059&lt;/electronic-resource-num&gt;&lt;/record&gt;&lt;/Cite&gt;&lt;/EndNote&gt;</w:instrText>
      </w:r>
      <w:r w:rsidR="00C003C0">
        <w:rPr>
          <w:rFonts w:cstheme="minorHAnsi"/>
          <w:sz w:val="24"/>
          <w:szCs w:val="24"/>
        </w:rPr>
        <w:fldChar w:fldCharType="separate"/>
      </w:r>
      <w:r w:rsidR="00C003C0">
        <w:rPr>
          <w:rFonts w:cstheme="minorHAnsi"/>
          <w:noProof/>
          <w:sz w:val="24"/>
          <w:szCs w:val="24"/>
        </w:rPr>
        <w:t>(</w:t>
      </w:r>
      <w:r w:rsidR="00C003C0" w:rsidRPr="00C003C0">
        <w:rPr>
          <w:rFonts w:cstheme="minorHAnsi"/>
          <w:smallCaps/>
          <w:noProof/>
          <w:sz w:val="24"/>
          <w:szCs w:val="24"/>
        </w:rPr>
        <w:t>Kamfwa</w:t>
      </w:r>
      <w:r w:rsidR="00C003C0" w:rsidRPr="00C003C0">
        <w:rPr>
          <w:rFonts w:cstheme="minorHAnsi"/>
          <w:i/>
          <w:noProof/>
          <w:sz w:val="24"/>
          <w:szCs w:val="24"/>
        </w:rPr>
        <w:t xml:space="preserve"> et al.</w:t>
      </w:r>
      <w:r w:rsidR="00C003C0">
        <w:rPr>
          <w:rFonts w:cstheme="minorHAnsi"/>
          <w:noProof/>
          <w:sz w:val="24"/>
          <w:szCs w:val="24"/>
        </w:rPr>
        <w:t xml:space="preserve"> 2015b)</w:t>
      </w:r>
      <w:r w:rsidR="00C003C0">
        <w:rPr>
          <w:rFonts w:cstheme="minorHAnsi"/>
          <w:sz w:val="24"/>
          <w:szCs w:val="24"/>
        </w:rPr>
        <w:fldChar w:fldCharType="end"/>
      </w:r>
      <w:ins w:id="106" w:author="Alice MacQueen" w:date="2019-12-10T09:37:00Z">
        <w:r w:rsidR="00F90CDB">
          <w:rPr>
            <w:rFonts w:cstheme="minorHAnsi"/>
            <w:sz w:val="24"/>
            <w:szCs w:val="24"/>
          </w:rPr>
          <w:t>, and</w:t>
        </w:r>
      </w:ins>
      <w:r w:rsidR="00DF2B59" w:rsidRPr="0010468F">
        <w:rPr>
          <w:rFonts w:cstheme="minorHAnsi"/>
          <w:sz w:val="24"/>
          <w:szCs w:val="24"/>
        </w:rPr>
        <w:t xml:space="preserve"> recently identified as the photoperiod sensitivity locus </w:t>
      </w:r>
      <w:proofErr w:type="spellStart"/>
      <w:r w:rsidR="00DF2B59" w:rsidRPr="0010468F">
        <w:rPr>
          <w:rFonts w:cstheme="minorHAnsi"/>
          <w:i/>
          <w:sz w:val="24"/>
          <w:szCs w:val="24"/>
        </w:rPr>
        <w:t>Ppd</w:t>
      </w:r>
      <w:proofErr w:type="spellEnd"/>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enN4NWV3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enN4NWV3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DF2B59" w:rsidRPr="0010468F">
        <w:rPr>
          <w:rFonts w:cstheme="minorHAnsi"/>
          <w:sz w:val="24"/>
          <w:szCs w:val="24"/>
        </w:rPr>
      </w:r>
      <w:r w:rsidR="00DF2B59"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amfwa</w:t>
      </w:r>
      <w:r w:rsidR="00D63D8A" w:rsidRPr="00D63D8A">
        <w:rPr>
          <w:rFonts w:cstheme="minorHAnsi"/>
          <w:i/>
          <w:noProof/>
          <w:sz w:val="24"/>
          <w:szCs w:val="24"/>
        </w:rPr>
        <w:t xml:space="preserve"> et al.</w:t>
      </w:r>
      <w:r w:rsidR="00D63D8A">
        <w:rPr>
          <w:rFonts w:cstheme="minorHAnsi"/>
          <w:noProof/>
          <w:sz w:val="24"/>
          <w:szCs w:val="24"/>
        </w:rPr>
        <w:t xml:space="preserve"> 2015b; </w:t>
      </w:r>
      <w:r w:rsidR="00D63D8A" w:rsidRPr="00D63D8A">
        <w:rPr>
          <w:rFonts w:cstheme="minorHAnsi"/>
          <w:smallCaps/>
          <w:noProof/>
          <w:sz w:val="24"/>
          <w:szCs w:val="24"/>
        </w:rPr>
        <w:t>Weller</w:t>
      </w:r>
      <w:r w:rsidR="00D63D8A" w:rsidRPr="00D63D8A">
        <w:rPr>
          <w:rFonts w:cstheme="minorHAnsi"/>
          <w:i/>
          <w:noProof/>
          <w:sz w:val="24"/>
          <w:szCs w:val="24"/>
        </w:rPr>
        <w:t xml:space="preserve"> et al.</w:t>
      </w:r>
      <w:r w:rsidR="00D63D8A">
        <w:rPr>
          <w:rFonts w:cstheme="minorHAnsi"/>
          <w:noProof/>
          <w:sz w:val="24"/>
          <w:szCs w:val="24"/>
        </w:rPr>
        <w:t xml:space="preserve">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w:t>
      </w:r>
      <w:proofErr w:type="spellStart"/>
      <w:r w:rsidR="00EE1888" w:rsidRPr="0010468F">
        <w:rPr>
          <w:rFonts w:cstheme="minorHAnsi"/>
          <w:sz w:val="24"/>
          <w:szCs w:val="24"/>
        </w:rPr>
        <w:t>photomorphogenesis</w:t>
      </w:r>
      <w:proofErr w:type="spellEnd"/>
      <w:r w:rsidR="00EE1888" w:rsidRPr="0010468F">
        <w:rPr>
          <w:rFonts w:cstheme="minorHAnsi"/>
          <w:sz w:val="24"/>
          <w:szCs w:val="24"/>
        </w:rPr>
        <w:t xml:space="preserve"> and responses to biotic and abiotic stresses </w:t>
      </w:r>
      <w:r w:rsidR="00EE1888" w:rsidRPr="0010468F">
        <w:rPr>
          <w:rFonts w:cstheme="minorHAnsi"/>
          <w:sz w:val="24"/>
          <w:szCs w:val="24"/>
        </w:rPr>
        <w:fldChar w:fldCharType="begin"/>
      </w:r>
      <w:r w:rsidR="00C669BB">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zsx5ewatt59z0be9dwbppxxsd0pp9wttfxp9" timestamp="0"&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 xml:space="preserve">expressed in young </w:t>
      </w:r>
      <w:proofErr w:type="spellStart"/>
      <w:r w:rsidR="00F33D6E" w:rsidRPr="0010468F">
        <w:rPr>
          <w:rFonts w:cstheme="minorHAnsi"/>
          <w:sz w:val="24"/>
          <w:szCs w:val="24"/>
        </w:rPr>
        <w:t>trifol</w:t>
      </w:r>
      <w:r w:rsidR="009D3207" w:rsidRPr="0010468F">
        <w:rPr>
          <w:rFonts w:cstheme="minorHAnsi"/>
          <w:sz w:val="24"/>
          <w:szCs w:val="24"/>
        </w:rPr>
        <w:t>i</w:t>
      </w:r>
      <w:r w:rsidR="00F33D6E" w:rsidRPr="0010468F">
        <w:rPr>
          <w:rFonts w:cstheme="minorHAnsi"/>
          <w:sz w:val="24"/>
          <w:szCs w:val="24"/>
        </w:rPr>
        <w:t>ates</w:t>
      </w:r>
      <w:proofErr w:type="spellEnd"/>
      <w:r w:rsidR="00F33D6E" w:rsidRPr="0010468F">
        <w:rPr>
          <w:rFonts w:cstheme="minorHAnsi"/>
          <w:sz w:val="24"/>
          <w:szCs w:val="24"/>
        </w:rPr>
        <w:t>,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w:t>
      </w:r>
      <w:proofErr w:type="spellStart"/>
      <w:r w:rsidR="00F33D6E" w:rsidRPr="0010468F">
        <w:rPr>
          <w:rFonts w:cstheme="minorHAnsi"/>
          <w:sz w:val="24"/>
          <w:szCs w:val="24"/>
        </w:rPr>
        <w:t>Terpenoids</w:t>
      </w:r>
      <w:proofErr w:type="spellEnd"/>
      <w:r w:rsidR="00F33D6E" w:rsidRPr="0010468F">
        <w:rPr>
          <w:rFonts w:cstheme="minorHAnsi"/>
          <w:sz w:val="24"/>
          <w:szCs w:val="24"/>
        </w:rPr>
        <w:t xml:space="preserve"> are a large class of secondary metabolite which have roles in plant defense against biotic and abiotic stresses </w:t>
      </w:r>
      <w:r w:rsidR="00F33D6E" w:rsidRPr="0010468F">
        <w:rPr>
          <w:rFonts w:cstheme="minorHAnsi"/>
          <w:sz w:val="24"/>
          <w:szCs w:val="24"/>
        </w:rPr>
        <w:fldChar w:fldCharType="begin"/>
      </w:r>
      <w:r w:rsidR="00C669BB">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zsx5ewatt59z0be9dwbppxxsd0pp9wttfxp9" timestamp="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75B9A6F8"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C669BB">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zsx5ewatt59z0be9dwbppxxsd0pp9wttfxp9" timestamp="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lastRenderedPageBreak/>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107" w:author="MacQueen, Alice H" w:date="2019-12-09T12:28:00Z">
        <w:r w:rsidR="00DB7273" w:rsidRPr="0010468F" w:rsidDel="00326FAA">
          <w:rPr>
            <w:rFonts w:eastAsia="Times New Roman" w:cstheme="minorHAnsi"/>
            <w:color w:val="000000"/>
            <w:sz w:val="24"/>
            <w:szCs w:val="24"/>
          </w:rPr>
          <w:delText>early on</w:delText>
        </w:r>
      </w:del>
      <w:ins w:id="108"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259C2236" w:rsidR="004C0FDC" w:rsidRPr="0010468F" w:rsidRDefault="00250F80" w:rsidP="0010468F">
      <w:pPr>
        <w:spacing w:line="480" w:lineRule="auto"/>
        <w:ind w:firstLine="720"/>
        <w:rPr>
          <w:rFonts w:cstheme="minorHAnsi"/>
          <w:sz w:val="24"/>
          <w:szCs w:val="24"/>
        </w:rPr>
      </w:pPr>
      <w:r w:rsidRPr="0010468F">
        <w:rPr>
          <w:rFonts w:cstheme="minorHAnsi"/>
          <w:sz w:val="24"/>
          <w:szCs w:val="24"/>
        </w:rPr>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4C0FDC" w:rsidRPr="0010468F">
        <w:rPr>
          <w:rFonts w:cstheme="minorHAnsi"/>
          <w:sz w:val="24"/>
          <w:szCs w:val="24"/>
        </w:rPr>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ins w:id="109" w:author="MacQueen, Alice H" w:date="2020-01-30T13:16:00Z">
        <w:r w:rsidR="00E87824">
          <w:rPr>
            <w:rFonts w:eastAsia="Times New Roman" w:cstheme="minorHAnsi"/>
            <w:iCs/>
            <w:sz w:val="24"/>
            <w:szCs w:val="24"/>
          </w:rPr>
          <w:t xml:space="preserve">This region </w:t>
        </w:r>
      </w:ins>
      <w:ins w:id="110" w:author="MacQueen, Alice H" w:date="2020-01-30T13:18:00Z">
        <w:r w:rsidR="00E87824">
          <w:rPr>
            <w:rFonts w:eastAsia="Times New Roman" w:cstheme="minorHAnsi"/>
            <w:iCs/>
            <w:sz w:val="24"/>
            <w:szCs w:val="24"/>
          </w:rPr>
          <w:t xml:space="preserve">of Pv03 </w:t>
        </w:r>
      </w:ins>
      <w:ins w:id="111" w:author="MacQueen, Alice H" w:date="2020-01-30T13:16:00Z">
        <w:r w:rsidR="00E87824">
          <w:rPr>
            <w:rFonts w:eastAsia="Times New Roman" w:cstheme="minorHAnsi"/>
            <w:iCs/>
            <w:sz w:val="24"/>
            <w:szCs w:val="24"/>
          </w:rPr>
          <w:t xml:space="preserve">has also been </w:t>
        </w:r>
      </w:ins>
      <w:ins w:id="112" w:author="MacQueen, Alice H" w:date="2020-01-30T13:17:00Z">
        <w:r w:rsidR="00E87824">
          <w:rPr>
            <w:rFonts w:eastAsia="Times New Roman" w:cstheme="minorHAnsi"/>
            <w:iCs/>
            <w:sz w:val="24"/>
            <w:szCs w:val="24"/>
          </w:rPr>
          <w:t>found</w:t>
        </w:r>
      </w:ins>
      <w:ins w:id="113" w:author="MacQueen, Alice H" w:date="2020-01-30T13:16:00Z">
        <w:r w:rsidR="00E87824">
          <w:rPr>
            <w:rFonts w:eastAsia="Times New Roman" w:cstheme="minorHAnsi"/>
            <w:iCs/>
            <w:sz w:val="24"/>
            <w:szCs w:val="24"/>
          </w:rPr>
          <w:t xml:space="preserve"> to have a genetically stable effect on seed yield</w:t>
        </w:r>
      </w:ins>
      <w:ins w:id="114" w:author="MacQueen, Alice H" w:date="2020-01-30T13:20:00Z">
        <w:r w:rsidR="00774716">
          <w:rPr>
            <w:rFonts w:eastAsia="Times New Roman" w:cstheme="minorHAnsi"/>
            <w:iCs/>
            <w:sz w:val="24"/>
            <w:szCs w:val="24"/>
          </w:rPr>
          <w:t xml:space="preserve"> </w:t>
        </w:r>
      </w:ins>
      <w:r w:rsidR="00774716">
        <w:rPr>
          <w:rFonts w:eastAsia="Times New Roman" w:cstheme="minorHAnsi"/>
          <w:iCs/>
          <w:sz w:val="24"/>
          <w:szCs w:val="24"/>
        </w:rPr>
        <w:fldChar w:fldCharType="begin"/>
      </w:r>
      <w:r w:rsidR="00774716">
        <w:rPr>
          <w:rFonts w:eastAsia="Times New Roman" w:cstheme="minorHAnsi"/>
          <w:iCs/>
          <w:sz w:val="24"/>
          <w:szCs w:val="24"/>
        </w:rPr>
        <w:instrText xml:space="preserve"> ADDIN EN.CITE &lt;EndNote&gt;&lt;Cite&gt;&lt;Author&gt;Kelly&lt;/Author&gt;&lt;Year&gt;2018&lt;/Year&gt;&lt;RecNum&gt;58&lt;/RecNum&gt;&lt;DisplayText&gt;(&lt;style face="smallcaps"&gt;Kelly&lt;/style&gt; 2018)&lt;/DisplayText&gt;&lt;record&gt;&lt;rec-number&gt;58&lt;/rec-number&gt;&lt;foreign-keys&gt;&lt;key app="EN" db-id="zsx5ewatt59z0be9dwbppxxsd0pp9wttfxp9" timestamp="0"&gt;58&lt;/key&gt;&lt;/foreign-keys&gt;&lt;ref-type name="Journal Article"&gt;17&lt;/ref-type&gt;&lt;contributors&gt;&lt;authors&gt;&lt;author&gt;Kelly, James D.&lt;/author&gt;&lt;/authors&gt;&lt;/contributors&gt;&lt;titles&gt;&lt;title&gt;Developing improved varieties of common bean&lt;/title&gt;&lt;/titles&gt;&lt;pages&gt;3-17&lt;/pages&gt;&lt;dates&gt;&lt;year&gt;2018&lt;/year&gt;&lt;/dates&gt;&lt;isbn&gt;20596936&lt;/isbn&gt;&lt;urls&gt;&lt;/urls&gt;&lt;electronic-resource-num&gt;10.19103/as.2017.0023.18&lt;/electronic-resource-num&gt;&lt;/record&gt;&lt;/Cite&gt;&lt;/EndNote&gt;</w:instrText>
      </w:r>
      <w:r w:rsidR="00774716">
        <w:rPr>
          <w:rFonts w:eastAsia="Times New Roman" w:cstheme="minorHAnsi"/>
          <w:iCs/>
          <w:sz w:val="24"/>
          <w:szCs w:val="24"/>
        </w:rPr>
        <w:fldChar w:fldCharType="separate"/>
      </w:r>
      <w:r w:rsidR="00774716">
        <w:rPr>
          <w:rFonts w:eastAsia="Times New Roman" w:cstheme="minorHAnsi"/>
          <w:iCs/>
          <w:noProof/>
          <w:sz w:val="24"/>
          <w:szCs w:val="24"/>
        </w:rPr>
        <w:t>(</w:t>
      </w:r>
      <w:r w:rsidR="00774716" w:rsidRPr="00774716">
        <w:rPr>
          <w:rFonts w:eastAsia="Times New Roman" w:cstheme="minorHAnsi"/>
          <w:iCs/>
          <w:smallCaps/>
          <w:noProof/>
          <w:sz w:val="24"/>
          <w:szCs w:val="24"/>
        </w:rPr>
        <w:t>Kelly</w:t>
      </w:r>
      <w:r w:rsidR="00774716">
        <w:rPr>
          <w:rFonts w:eastAsia="Times New Roman" w:cstheme="minorHAnsi"/>
          <w:iCs/>
          <w:noProof/>
          <w:sz w:val="24"/>
          <w:szCs w:val="24"/>
        </w:rPr>
        <w:t xml:space="preserve"> 2018)</w:t>
      </w:r>
      <w:r w:rsidR="00774716">
        <w:rPr>
          <w:rFonts w:eastAsia="Times New Roman" w:cstheme="minorHAnsi"/>
          <w:iCs/>
          <w:sz w:val="24"/>
          <w:szCs w:val="24"/>
        </w:rPr>
        <w:fldChar w:fldCharType="end"/>
      </w:r>
      <w:ins w:id="115" w:author="MacQueen, Alice H" w:date="2020-01-30T13:16:00Z">
        <w:r w:rsidR="00E87824">
          <w:rPr>
            <w:rFonts w:eastAsia="Times New Roman" w:cstheme="minorHAnsi"/>
            <w:iCs/>
            <w:sz w:val="24"/>
            <w:szCs w:val="24"/>
          </w:rPr>
          <w:t xml:space="preserve">, though </w:t>
        </w:r>
      </w:ins>
      <w:ins w:id="116" w:author="MacQueen, Alice H" w:date="2020-01-30T13:19:00Z">
        <w:r w:rsidR="00E87824">
          <w:rPr>
            <w:rFonts w:eastAsia="Times New Roman" w:cstheme="minorHAnsi"/>
            <w:iCs/>
            <w:sz w:val="24"/>
            <w:szCs w:val="24"/>
          </w:rPr>
          <w:t>our</w:t>
        </w:r>
      </w:ins>
      <w:ins w:id="117" w:author="MacQueen, Alice H" w:date="2020-01-30T13:18:00Z">
        <w:r w:rsidR="00E87824">
          <w:rPr>
            <w:rFonts w:eastAsia="Times New Roman" w:cstheme="minorHAnsi"/>
            <w:iCs/>
            <w:sz w:val="24"/>
            <w:szCs w:val="24"/>
          </w:rPr>
          <w:t xml:space="preserve"> GWAS</w:t>
        </w:r>
      </w:ins>
      <w:ins w:id="118" w:author="MacQueen, Alice H" w:date="2020-01-30T13:16:00Z">
        <w:r w:rsidR="00E87824">
          <w:rPr>
            <w:rFonts w:eastAsia="Times New Roman" w:cstheme="minorHAnsi"/>
            <w:iCs/>
            <w:sz w:val="24"/>
            <w:szCs w:val="24"/>
          </w:rPr>
          <w:t xml:space="preserve"> </w:t>
        </w:r>
      </w:ins>
      <w:ins w:id="119" w:author="MacQueen, Alice H" w:date="2020-01-30T13:19:00Z">
        <w:r w:rsidR="00E87824">
          <w:rPr>
            <w:rFonts w:eastAsia="Times New Roman" w:cstheme="minorHAnsi"/>
            <w:iCs/>
            <w:sz w:val="24"/>
            <w:szCs w:val="24"/>
          </w:rPr>
          <w:t xml:space="preserve">on seed yield </w:t>
        </w:r>
      </w:ins>
      <w:ins w:id="120" w:author="MacQueen, Alice H" w:date="2020-01-30T13:16:00Z">
        <w:r w:rsidR="00E87824">
          <w:rPr>
            <w:rFonts w:eastAsia="Times New Roman" w:cstheme="minorHAnsi"/>
            <w:iCs/>
            <w:sz w:val="24"/>
            <w:szCs w:val="24"/>
          </w:rPr>
          <w:t xml:space="preserve">did not detect </w:t>
        </w:r>
      </w:ins>
      <w:ins w:id="121" w:author="MacQueen, Alice H" w:date="2020-01-30T13:17:00Z">
        <w:r w:rsidR="00E87824">
          <w:rPr>
            <w:rFonts w:eastAsia="Times New Roman" w:cstheme="minorHAnsi"/>
            <w:iCs/>
            <w:sz w:val="24"/>
            <w:szCs w:val="24"/>
          </w:rPr>
          <w:t>this region</w:t>
        </w:r>
      </w:ins>
      <w:ins w:id="122" w:author="MacQueen, Alice H" w:date="2020-01-30T13:18:00Z">
        <w:r w:rsidR="00E87824">
          <w:rPr>
            <w:rFonts w:eastAsia="Times New Roman" w:cstheme="minorHAnsi"/>
            <w:iCs/>
            <w:sz w:val="24"/>
            <w:szCs w:val="24"/>
          </w:rPr>
          <w:t xml:space="preserve"> at a 10% FDR</w:t>
        </w:r>
      </w:ins>
      <w:ins w:id="123" w:author="MacQueen, Alice H" w:date="2020-01-30T13:17:00Z">
        <w:r w:rsidR="00E87824">
          <w:rPr>
            <w:rFonts w:eastAsia="Times New Roman" w:cstheme="minorHAnsi"/>
            <w:iCs/>
            <w:sz w:val="24"/>
            <w:szCs w:val="24"/>
          </w:rPr>
          <w:t>.</w:t>
        </w:r>
      </w:ins>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w:t>
      </w:r>
      <w:r w:rsidR="006560D7" w:rsidRPr="0010468F">
        <w:rPr>
          <w:rFonts w:cstheme="minorHAnsi"/>
          <w:sz w:val="24"/>
          <w:szCs w:val="24"/>
        </w:rPr>
        <w:lastRenderedPageBreak/>
        <w:t xml:space="preserve">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stronger 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0B78F53C"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7E7420" w:rsidRPr="0010468F">
        <w:rPr>
          <w:rFonts w:cstheme="minorHAnsi"/>
          <w:sz w:val="24"/>
          <w:szCs w:val="24"/>
        </w:rPr>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lastRenderedPageBreak/>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w:t>
      </w:r>
      <w:ins w:id="124" w:author="Alice MacQueen" w:date="2020-01-20T16:11:00Z">
        <w:r w:rsidR="0050183A">
          <w:rPr>
            <w:rFonts w:cstheme="minorHAnsi"/>
            <w:sz w:val="24"/>
            <w:szCs w:val="24"/>
          </w:rPr>
          <w:t>, from 5.3Mb to 20.5Mb, and from 34.1Mb to 45.4Mb</w:t>
        </w:r>
        <w:r w:rsidR="0050183A" w:rsidRPr="0010468F">
          <w:rPr>
            <w:rFonts w:cstheme="minorHAnsi"/>
            <w:sz w:val="24"/>
            <w:szCs w:val="24"/>
          </w:rPr>
          <w:t xml:space="preserve">. These associations </w:t>
        </w:r>
        <w:r w:rsidR="0050183A">
          <w:rPr>
            <w:rFonts w:cstheme="minorHAnsi"/>
            <w:sz w:val="24"/>
            <w:szCs w:val="24"/>
          </w:rPr>
          <w:t>encompass two regions of intermediate gene density surrounding the centromere on Chromosome 1, but do not include the gene-rich edges of this chromosome (5 and 6Mb in size, respectively).</w:t>
        </w:r>
      </w:ins>
      <w:del w:id="125" w:author="Alice MacQueen" w:date="2020-01-20T16:12:00Z">
        <w:r w:rsidR="005C19EC" w:rsidRPr="0010468F" w:rsidDel="0050183A">
          <w:rPr>
            <w:rFonts w:cstheme="minorHAnsi"/>
            <w:sz w:val="24"/>
            <w:szCs w:val="24"/>
          </w:rPr>
          <w:delText>.</w:delText>
        </w:r>
      </w:del>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w:t>
      </w:r>
      <w:proofErr w:type="gramStart"/>
      <w:r w:rsidR="001F387B" w:rsidRPr="0010468F">
        <w:rPr>
          <w:rFonts w:cstheme="minorHAnsi"/>
          <w:sz w:val="24"/>
          <w:szCs w:val="24"/>
        </w:rPr>
        <w:t>days</w:t>
      </w:r>
      <w:proofErr w:type="gramEnd"/>
      <w:r w:rsidR="001F387B" w:rsidRPr="0010468F">
        <w:rPr>
          <w:rFonts w:cstheme="minorHAnsi"/>
          <w:sz w:val="24"/>
          <w:szCs w:val="24"/>
        </w:rPr>
        <w:t xml:space="preserve">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w:t>
      </w:r>
      <w:r w:rsidR="00241E79" w:rsidRPr="0010468F">
        <w:rPr>
          <w:rFonts w:cstheme="minorHAnsi"/>
          <w:sz w:val="24"/>
          <w:szCs w:val="24"/>
        </w:rPr>
        <w:lastRenderedPageBreak/>
        <w:t xml:space="preserve">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CBB 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203382C6"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lastRenderedPageBreak/>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 xml:space="preserve">created using the CDBN data had associations that fell above the </w:t>
      </w:r>
      <w:proofErr w:type="spellStart"/>
      <w:r w:rsidR="000609E6" w:rsidRPr="0010468F">
        <w:rPr>
          <w:rFonts w:cstheme="minorHAnsi"/>
          <w:sz w:val="24"/>
          <w:szCs w:val="24"/>
        </w:rPr>
        <w:t>Bonferroni</w:t>
      </w:r>
      <w:proofErr w:type="spellEnd"/>
      <w:r w:rsidR="000609E6" w:rsidRPr="0010468F">
        <w:rPr>
          <w:rFonts w:cstheme="minorHAnsi"/>
          <w:sz w:val="24"/>
          <w:szCs w:val="24"/>
        </w:rPr>
        <w:t>-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w:t>
      </w:r>
      <w:del w:id="126" w:author="MacQueen, Alice H" w:date="2020-01-28T12:14:00Z">
        <w:r w:rsidR="002B31F1" w:rsidRPr="0010468F" w:rsidDel="003935BC">
          <w:rPr>
            <w:rFonts w:cstheme="minorHAnsi"/>
            <w:sz w:val="24"/>
            <w:szCs w:val="24"/>
          </w:rPr>
          <w:delText>narrow</w:delText>
        </w:r>
      </w:del>
      <w:del w:id="127" w:author="MacQueen, Alice H" w:date="2020-01-30T12:53:00Z">
        <w:r w:rsidR="002B31F1" w:rsidRPr="0010468F" w:rsidDel="00B13F95">
          <w:rPr>
            <w:rFonts w:cstheme="minorHAnsi"/>
            <w:sz w:val="24"/>
            <w:szCs w:val="24"/>
          </w:rPr>
          <w:delText xml:space="preserve">-sense </w:delText>
        </w:r>
      </w:del>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21AE4D4"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w:t>
      </w:r>
      <w:ins w:id="128" w:author="MacQueen, Alice H" w:date="2020-01-30T13:10:00Z">
        <w:r w:rsidR="00E87824">
          <w:rPr>
            <w:rFonts w:cstheme="minorHAnsi"/>
            <w:sz w:val="24"/>
            <w:szCs w:val="24"/>
          </w:rPr>
          <w:t xml:space="preserve"> or gene by environmental</w:t>
        </w:r>
      </w:ins>
      <w:r w:rsidRPr="0010468F">
        <w:rPr>
          <w:rFonts w:cstheme="minorHAnsi"/>
          <w:sz w:val="24"/>
          <w:szCs w:val="24"/>
        </w:rPr>
        <w:t xml:space="preserve">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w:t>
      </w:r>
      <w:proofErr w:type="spellStart"/>
      <w:r w:rsidR="008057D5" w:rsidRPr="0010468F">
        <w:rPr>
          <w:rFonts w:cstheme="minorHAnsi"/>
          <w:sz w:val="24"/>
          <w:szCs w:val="24"/>
        </w:rPr>
        <w:t>datapoints</w:t>
      </w:r>
      <w:proofErr w:type="spellEnd"/>
      <w:r w:rsidR="008057D5" w:rsidRPr="0010468F">
        <w:rPr>
          <w:rFonts w:cstheme="minorHAnsi"/>
          <w:sz w:val="24"/>
          <w:szCs w:val="24"/>
        </w:rPr>
        <w:t xml:space="preserve">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w:t>
      </w:r>
      <w:r w:rsidR="00D32981" w:rsidRPr="0010468F">
        <w:rPr>
          <w:rFonts w:cstheme="minorHAnsi"/>
          <w:sz w:val="24"/>
          <w:szCs w:val="24"/>
        </w:rPr>
        <w:lastRenderedPageBreak/>
        <w:t xml:space="preserve">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368C5C1B"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C669BB">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C669BB">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zsx5ewatt59z0be9dwbppxxsd0pp9wttfxp9" timestamp="0"&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C669BB">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zsx5ewatt59z0be9dwbppxxsd0pp9wttfxp9" timestamp="0"&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zsx5ewatt59z0be9dwbppxxsd0pp9wttfxp9" timestamp="0"&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zsx5ewatt59z0be9dwbppxxsd0pp9wttfxp9" timestamp="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129" w:author="Alice MacQueen" w:date="2019-12-10T09:47:00Z">
        <w:r w:rsidR="00164D99">
          <w:rPr>
            <w:rFonts w:eastAsia="Times New Roman" w:cstheme="minorHAnsi"/>
            <w:color w:val="000000"/>
            <w:sz w:val="24"/>
            <w:szCs w:val="24"/>
          </w:rPr>
          <w:t xml:space="preserve"> In common bean, a</w:t>
        </w:r>
      </w:ins>
      <w:ins w:id="130"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131"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132" w:author="Alice MacQueen" w:date="2019-12-10T09:49:00Z">
        <w:r w:rsidR="00A842BC">
          <w:rPr>
            <w:rFonts w:eastAsia="Times New Roman" w:cstheme="minorHAnsi"/>
            <w:color w:val="000000"/>
            <w:sz w:val="24"/>
            <w:szCs w:val="24"/>
          </w:rPr>
          <w:t>–</w:t>
        </w:r>
      </w:ins>
      <w:ins w:id="133" w:author="Alice MacQueen" w:date="2019-12-10T09:48:00Z">
        <w:r w:rsidR="0026545C">
          <w:rPr>
            <w:rFonts w:eastAsia="Times New Roman" w:cstheme="minorHAnsi"/>
            <w:color w:val="000000"/>
            <w:sz w:val="24"/>
            <w:szCs w:val="24"/>
          </w:rPr>
          <w:t xml:space="preserve"> </w:t>
        </w:r>
      </w:ins>
      <w:ins w:id="134" w:author="Alice MacQueen" w:date="2019-12-10T09:49:00Z">
        <w:r w:rsidR="00A842BC">
          <w:rPr>
            <w:rFonts w:eastAsia="Times New Roman" w:cstheme="minorHAnsi"/>
            <w:color w:val="000000"/>
            <w:sz w:val="24"/>
            <w:szCs w:val="24"/>
          </w:rPr>
          <w:t>a genomic region affecting determinacy, part of growth habit, would also affect the tra</w:t>
        </w:r>
      </w:ins>
      <w:ins w:id="135"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136"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137" w:author="Alice MacQueen" w:date="2019-12-10T09:50:00Z">
        <w:r w:rsidR="001F2325">
          <w:rPr>
            <w:rFonts w:cstheme="minorHAnsi"/>
            <w:sz w:val="24"/>
            <w:szCs w:val="24"/>
          </w:rPr>
          <w:t>.</w:t>
        </w:r>
      </w:ins>
      <w:ins w:id="138" w:author="Alice MacQueen" w:date="2019-12-10T09:46:00Z">
        <w:r w:rsidR="005204FF">
          <w:rPr>
            <w:rFonts w:eastAsia="Times New Roman" w:cstheme="minorHAnsi"/>
            <w:color w:val="000000"/>
            <w:sz w:val="24"/>
            <w:szCs w:val="24"/>
          </w:rPr>
          <w:t xml:space="preserve"> </w:t>
        </w:r>
      </w:ins>
      <w:del w:id="139"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572AE097"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del w:id="140" w:author="Alice MacQueen" w:date="2020-01-20T16:19:00Z">
        <w:r w:rsidR="00B83373" w:rsidRPr="0010468F" w:rsidDel="00D41EF7">
          <w:rPr>
            <w:rFonts w:eastAsia="Times New Roman" w:cstheme="minorHAnsi"/>
            <w:color w:val="000000"/>
            <w:sz w:val="24"/>
            <w:szCs w:val="24"/>
          </w:rPr>
          <w:delText xml:space="preserve">We </w:delText>
        </w:r>
      </w:del>
      <w:ins w:id="141" w:author="Alice MacQueen" w:date="2020-01-20T16:19:00Z">
        <w:r w:rsidR="00D41EF7">
          <w:rPr>
            <w:rFonts w:eastAsia="Times New Roman" w:cstheme="minorHAnsi"/>
            <w:color w:val="000000"/>
            <w:sz w:val="24"/>
            <w:szCs w:val="24"/>
          </w:rPr>
          <w:t>Using mash, we</w:t>
        </w:r>
        <w:r w:rsidR="00D41EF7" w:rsidRPr="0010468F">
          <w:rPr>
            <w:rFonts w:eastAsia="Times New Roman" w:cstheme="minorHAnsi"/>
            <w:color w:val="000000"/>
            <w:sz w:val="24"/>
            <w:szCs w:val="24"/>
          </w:rPr>
          <w:t xml:space="preserve"> </w:t>
        </w:r>
      </w:ins>
      <w:r w:rsidR="00B83373" w:rsidRPr="0010468F">
        <w:rPr>
          <w:rFonts w:eastAsia="Times New Roman" w:cstheme="minorHAnsi"/>
          <w:color w:val="000000"/>
          <w:sz w:val="24"/>
          <w:szCs w:val="24"/>
        </w:rPr>
        <w:t>find</w:t>
      </w:r>
      <w:r w:rsidR="00140012" w:rsidRPr="0010468F">
        <w:rPr>
          <w:rFonts w:eastAsia="Times New Roman" w:cstheme="minorHAnsi"/>
          <w:color w:val="000000"/>
          <w:sz w:val="24"/>
          <w:szCs w:val="24"/>
        </w:rPr>
        <w:t xml:space="preserve"> two major genomic regions on Pv01 associated with many CDBN phenotypes (Figure 3b)</w:t>
      </w:r>
      <w:del w:id="142" w:author="Alice MacQueen" w:date="2020-01-20T16:18:00Z">
        <w:r w:rsidR="00140012" w:rsidRPr="0010468F" w:rsidDel="00D41EF7">
          <w:rPr>
            <w:rFonts w:eastAsia="Times New Roman" w:cstheme="minorHAnsi"/>
            <w:color w:val="000000"/>
            <w:sz w:val="24"/>
            <w:szCs w:val="24"/>
          </w:rPr>
          <w:delText>, which we suggest were major targets of selection by breeders for entries that match an ‘ideotype’ for common bean</w:delText>
        </w:r>
      </w:del>
      <w:r w:rsidR="00140012" w:rsidRPr="0010468F">
        <w:rPr>
          <w:rFonts w:eastAsia="Times New Roman" w:cstheme="minorHAnsi"/>
          <w:color w:val="000000"/>
          <w:sz w:val="24"/>
          <w:szCs w:val="24"/>
        </w:rPr>
        <w:t xml:space="preserve">. </w:t>
      </w:r>
      <w:ins w:id="143" w:author="Alice MacQueen" w:date="2020-01-20T16:13:00Z">
        <w:r w:rsidR="0050183A">
          <w:rPr>
            <w:rFonts w:cstheme="minorHAnsi"/>
            <w:sz w:val="24"/>
            <w:szCs w:val="24"/>
          </w:rPr>
          <w:t>Though SNPs for mash were chosen to have low LD (r</w:t>
        </w:r>
        <w:r w:rsidR="0050183A">
          <w:rPr>
            <w:rFonts w:cstheme="minorHAnsi"/>
            <w:sz w:val="24"/>
            <w:szCs w:val="24"/>
            <w:vertAlign w:val="superscript"/>
          </w:rPr>
          <w:t>2</w:t>
        </w:r>
        <w:r w:rsidR="0050183A">
          <w:rPr>
            <w:rFonts w:cstheme="minorHAnsi"/>
            <w:sz w:val="24"/>
            <w:szCs w:val="24"/>
          </w:rPr>
          <w:t xml:space="preserve"> &lt; 0.2), </w:t>
        </w:r>
        <w:r w:rsidR="0050183A">
          <w:rPr>
            <w:rFonts w:cstheme="minorHAnsi"/>
            <w:sz w:val="24"/>
            <w:szCs w:val="24"/>
          </w:rPr>
          <w:lastRenderedPageBreak/>
          <w:t>significant SNPs nonethe</w:t>
        </w:r>
      </w:ins>
      <w:ins w:id="144" w:author="Alice MacQueen" w:date="2020-01-20T16:14:00Z">
        <w:r w:rsidR="0050183A">
          <w:rPr>
            <w:rFonts w:cstheme="minorHAnsi"/>
            <w:sz w:val="24"/>
            <w:szCs w:val="24"/>
          </w:rPr>
          <w:t>less highlight two,</w:t>
        </w:r>
      </w:ins>
      <w:ins w:id="145" w:author="Alice MacQueen" w:date="2020-01-20T16:13:00Z">
        <w:r w:rsidR="0050183A">
          <w:rPr>
            <w:rFonts w:cstheme="minorHAnsi"/>
            <w:sz w:val="24"/>
            <w:szCs w:val="24"/>
          </w:rPr>
          <w:t xml:space="preserve"> large linked regions on chromosome one that have effects on many phenotypes</w:t>
        </w:r>
      </w:ins>
      <w:ins w:id="146" w:author="Alice MacQueen" w:date="2020-01-20T16:14:00Z">
        <w:r w:rsidR="0050183A">
          <w:rPr>
            <w:rFonts w:cstheme="minorHAnsi"/>
            <w:sz w:val="24"/>
            <w:szCs w:val="24"/>
          </w:rPr>
          <w:t xml:space="preserve">. Regions of this size (15 and 11Mb) </w:t>
        </w:r>
      </w:ins>
      <w:ins w:id="147" w:author="Alice MacQueen" w:date="2020-01-20T16:15:00Z">
        <w:r w:rsidR="0050183A">
          <w:rPr>
            <w:rFonts w:cstheme="minorHAnsi"/>
            <w:sz w:val="24"/>
            <w:szCs w:val="24"/>
          </w:rPr>
          <w:t>with evidence for significant effects almost certainly requires the presence of multiple linked genes with effects on mu</w:t>
        </w:r>
      </w:ins>
      <w:ins w:id="148" w:author="Alice MacQueen" w:date="2020-01-20T16:16:00Z">
        <w:r w:rsidR="0050183A">
          <w:rPr>
            <w:rFonts w:cstheme="minorHAnsi"/>
            <w:sz w:val="24"/>
            <w:szCs w:val="24"/>
          </w:rPr>
          <w:t>ltiple phenotypes. Many linked effects do not preclude pleiotropic effects occurring at single loci within this large region</w:t>
        </w:r>
      </w:ins>
      <w:ins w:id="149" w:author="Alice MacQueen" w:date="2020-01-20T16:17:00Z">
        <w:r w:rsidR="0050183A">
          <w:rPr>
            <w:rFonts w:cstheme="minorHAnsi"/>
            <w:sz w:val="24"/>
            <w:szCs w:val="24"/>
          </w:rPr>
          <w:t>, though molecular confirmation would be necessary to confirm pleiotropy.</w:t>
        </w:r>
      </w:ins>
      <w:ins w:id="150" w:author="Alice MacQueen" w:date="2020-01-20T16:18:00Z">
        <w:r w:rsidR="0050183A">
          <w:rPr>
            <w:rFonts w:cstheme="minorHAnsi"/>
            <w:sz w:val="24"/>
            <w:szCs w:val="24"/>
          </w:rPr>
          <w:t xml:space="preserve"> We suggest that the two major genomic regions on Pv01 associated with many CDBN phenotypes were </w:t>
        </w:r>
        <w:r w:rsidR="00D41EF7">
          <w:rPr>
            <w:rFonts w:cstheme="minorHAnsi"/>
            <w:sz w:val="24"/>
            <w:szCs w:val="24"/>
          </w:rPr>
          <w:t>major targets of selection by breeders for entries that matched an ‘</w:t>
        </w:r>
        <w:proofErr w:type="spellStart"/>
        <w:r w:rsidR="00D41EF7">
          <w:rPr>
            <w:rFonts w:cstheme="minorHAnsi"/>
            <w:sz w:val="24"/>
            <w:szCs w:val="24"/>
          </w:rPr>
          <w:t>ideotype</w:t>
        </w:r>
        <w:proofErr w:type="spellEnd"/>
        <w:r w:rsidR="00D41EF7">
          <w:rPr>
            <w:rFonts w:cstheme="minorHAnsi"/>
            <w:sz w:val="24"/>
            <w:szCs w:val="24"/>
          </w:rPr>
          <w:t>’ for common bean.</w:t>
        </w:r>
      </w:ins>
      <w:ins w:id="151" w:author="Alice MacQueen" w:date="2020-01-20T16:13:00Z">
        <w:r w:rsidR="0050183A" w:rsidRPr="0010468F">
          <w:rPr>
            <w:rFonts w:cstheme="minorHAnsi"/>
            <w:sz w:val="24"/>
            <w:szCs w:val="24"/>
          </w:rPr>
          <w:t xml:space="preserve"> </w:t>
        </w:r>
      </w:ins>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w:t>
      </w:r>
      <w:proofErr w:type="spellStart"/>
      <w:r w:rsidR="00826245" w:rsidRPr="0010468F">
        <w:rPr>
          <w:rFonts w:cstheme="minorHAnsi"/>
          <w:sz w:val="24"/>
          <w:szCs w:val="24"/>
        </w:rPr>
        <w:t>ideotype</w:t>
      </w:r>
      <w:proofErr w:type="spellEnd"/>
      <w:r w:rsidR="00826245" w:rsidRPr="0010468F">
        <w:rPr>
          <w:rFonts w:cstheme="minorHAnsi"/>
          <w:sz w:val="24"/>
          <w:szCs w:val="24"/>
        </w:rPr>
        <w:t xml:space="preserv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C669BB">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zsx5ewatt59z0be9dwbppxxsd0pp9wttfxp9" timestamp="0"&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r>
      <w:r w:rsidR="00C669BB">
        <w:rPr>
          <w:rFonts w:cstheme="minorHAnsi"/>
          <w:sz w:val="24"/>
          <w:szCs w:val="24"/>
        </w:rPr>
        <w:instrText xml:space="preserve"> ADDIN EN.CITE &lt;EndNote&gt;&lt;Cite&gt;&lt;Author&gt;Kelly&lt;/Author&gt;&lt;Year&gt;2001&lt;/Year&gt;&lt;RecNum&gt;831&lt;/RecNum&gt;&lt;DisplayText&gt;(&lt;style face="smallcaps"&gt;Kelly&lt;/style&gt; 2001; &lt;style face="smallcaps"&gt;Soltani&lt;/style&gt;&lt;style face="italic"&gt; et al.&lt;/style&gt; 2016)&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Soltani&lt;/Author&gt;&lt;Year&gt;2016&lt;/Year&gt;&lt;RecNum&gt;86&lt;/RecNum&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C669BB">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harvest </w:t>
      </w:r>
      <w:r w:rsidR="00291B10" w:rsidRPr="0010468F">
        <w:rPr>
          <w:rFonts w:cstheme="minorHAnsi"/>
          <w:sz w:val="24"/>
          <w:szCs w:val="24"/>
        </w:rPr>
        <w:fldChar w:fldCharType="begin"/>
      </w:r>
      <w:r w:rsidR="00C669BB">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zsx5ewatt59z0be9dwbppxxsd0pp9wttfxp9" timestamp="0"&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C669BB">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t>
      </w:r>
      <w:r w:rsidR="00C50180" w:rsidRPr="0010468F">
        <w:rPr>
          <w:rFonts w:cstheme="minorHAnsi"/>
          <w:sz w:val="24"/>
          <w:szCs w:val="24"/>
        </w:rPr>
        <w:lastRenderedPageBreak/>
        <w:t>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1E7E6C76"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152"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zsx5ewatt59z0be9dwbppxxsd0pp9wttfxp9" timestamp="0"&gt;29&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zsx5ewatt59z0be9dwbppxxsd0pp9wttfxp9" timestamp="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A BLAST analysis of RAPD primers 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00C669BB">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zsx5ewatt59z0be9dwbppxxsd0pp9wttfxp9" timestamp="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zsx5ewatt59z0be9dwbppxxsd0pp9wttfxp9" timestamp="0"&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2498944C"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zsx5ewatt59z0be9dwbppxxsd0pp9wttfxp9" timestamp="0"&gt;92&lt;/key&gt;&lt;/foreign-keys&gt;&lt;ref-type name="Journal Article"&gt;17&lt;/ref-type&gt;&lt;contributors&gt;&lt;authors&gt;&lt;author&gt;Zaumeyer, WJ.&lt;/author&gt;&lt;/authors&gt;&lt;/contributors&gt;&lt;titles&gt;&lt;title&gt;Control of bean diseases&lt;/title&gt;&lt;secondary-title&gt;U. S. Dept. Agr. Yearbook&lt;/secondary-title&gt;&lt;/titles&gt;&lt;pages&gt;333-337 &lt;/pages&gt;&lt;dates&gt;&lt;year&gt;1947&lt;/year&gt;&lt;/dates&gt;&lt;urls&gt;&lt;/urls&gt;&lt;/record&gt;&lt;/Cite&gt;&lt;Cite&gt;&lt;Author&gt;WJ.&lt;/Author&gt;&lt;Year&gt;1947&lt;/Year&gt;&lt;RecNum&gt;92&lt;/RecNum&gt;&lt;record&gt;&lt;rec-number&gt;92&lt;/rec-number&gt;&lt;foreign-keys&gt;&lt;key app="EN" db-id="zsx5ewatt59z0be9dwbppxxsd0pp9wttfxp9" timestamp="0"&gt;92&lt;/key&gt;&lt;/foreign-keys&gt;&lt;ref-type name="Journal Article"&gt;17&lt;/ref-type&gt;&lt;contributors&gt;&lt;authors&gt;&lt;author&gt;Zaumeyer, WJ.&lt;/author&gt;&lt;/authors&gt;&lt;/contributors&gt;&lt;titles&gt;&lt;title&gt;Control of bean diseases&lt;/title&gt;&lt;secondary-title&gt;U. S. Dept. Agr. Yearbook&lt;/secondary-title&gt;&lt;/titles&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zsx5ewatt59z0be9dwbppxxsd0pp9wttfxp9" timestamp="0"&gt;92&lt;/key&gt;&lt;/foreign-keys&gt;&lt;ref-type name="Journal Article"&gt;17&lt;/ref-type&gt;&lt;contributors&gt;&lt;authors&gt;&lt;author&gt;Zaumeyer, WJ.&lt;/author&gt;&lt;/authors&gt;&lt;/contributors&gt;&lt;titles&gt;&lt;title&gt;Control of bean diseases&lt;/title&gt;&lt;secondary-title&gt;U. S. Dept. Agr. Yearbook&lt;/secondary-title&gt;&lt;/titles&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Pr="0010468F">
        <w:rPr>
          <w:rFonts w:eastAsia="Times New Roman" w:cstheme="minorHAnsi"/>
          <w:color w:val="000000"/>
          <w:sz w:val="24"/>
          <w:szCs w:val="24"/>
        </w:rPr>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00C669BB">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zsx5ewatt59z0be9dwbppxxsd0pp9wttfxp9" timestamp="0"&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w:t>
      </w:r>
      <w:r w:rsidRPr="0010468F">
        <w:rPr>
          <w:rFonts w:cstheme="minorHAnsi"/>
          <w:sz w:val="24"/>
          <w:szCs w:val="24"/>
        </w:rPr>
        <w:lastRenderedPageBreak/>
        <w:t xml:space="preserve">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zsx5ewatt59z0be9dwbppxxsd0pp9wttfxp9" timestamp="0"&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153"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154"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4DB022DE"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ins w:id="155" w:author="Alice MacQueen" w:date="2020-01-20T16:24:00Z">
        <w:r w:rsidR="00D41EF7">
          <w:rPr>
            <w:rFonts w:eastAsia="Times New Roman" w:cstheme="minorHAnsi"/>
            <w:color w:val="000000"/>
            <w:sz w:val="24"/>
            <w:szCs w:val="24"/>
          </w:rPr>
          <w:t>, using an exciting new method to determine if this dataset could uncover novel results</w:t>
        </w:r>
      </w:ins>
      <w:r w:rsidRPr="0010468F">
        <w:rPr>
          <w:rFonts w:eastAsia="Times New Roman" w:cstheme="minorHAnsi"/>
          <w:color w:val="000000"/>
          <w:sz w:val="24"/>
          <w:szCs w:val="24"/>
        </w:rPr>
        <w:t>.</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w:t>
      </w:r>
      <w:proofErr w:type="spellStart"/>
      <w:r w:rsidR="00826245" w:rsidRPr="0010468F">
        <w:rPr>
          <w:rFonts w:cstheme="minorHAnsi"/>
          <w:sz w:val="24"/>
          <w:szCs w:val="24"/>
        </w:rPr>
        <w:t>ideotype</w:t>
      </w:r>
      <w:proofErr w:type="spellEnd"/>
      <w:r w:rsidR="00826245" w:rsidRPr="0010468F">
        <w:rPr>
          <w:rFonts w:cstheme="minorHAnsi"/>
          <w:sz w:val="24"/>
          <w:szCs w:val="24"/>
        </w:rPr>
        <w:t xml:space="preserv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C669BB">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C669BB">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zsx5ewatt59z0be9dwbppxxsd0pp9wttfxp9" timestamp="0"&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zsx5ewatt59z0be9dwbppxxsd0pp9wttfxp9" timestamp="0"&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r>
      <w:r w:rsidR="00C669BB">
        <w:rPr>
          <w:rFonts w:cstheme="minorHAnsi"/>
          <w:sz w:val="24"/>
          <w:szCs w:val="24"/>
        </w:rPr>
        <w:instrText xml:space="preserve"> ADDIN EN.CITE &lt;EndNote&gt;&lt;Cite&gt;&lt;Author&gt;Trapp&lt;/Author&gt;&lt;Year&gt;2015&lt;/Year&gt;&lt;RecNum&gt;88&lt;/RecNum&gt;&lt;DisplayText&gt;(&lt;style face="smallcaps"&gt;Trapp&lt;/style&gt;&lt;style face="italic"&gt; et al.&lt;/style&gt; 2015; &lt;style face="smallcaps"&gt;Trapp&lt;/style&gt;&lt;style face="italic"&gt; et al.&lt;/style&gt; 2016)&lt;/DisplayText&gt;&lt;record&gt;&lt;rec-number&gt;88&lt;/rec-number&gt;&lt;foreign-keys&gt;&lt;key app="EN" db-id="zsx5ewatt59z0be9dwbppxxsd0pp9wttfxp9" timestamp="0"&gt;88&lt;/key&gt;&lt;/foreign-keys&gt;&lt;ref-type name="Journal Article"&gt;17&lt;/ref-type&gt;&lt;contributors&gt;&lt;authors&gt;&lt;author&gt;Trapp, Jennifer J.&lt;/author&gt;&lt;author&gt;Urrea, Carlos A.&lt;/author&gt;&lt;author&gt;Cregan, Perry B.&lt;/author&gt;&lt;author&gt;Miklas, Phillip N.&lt;/author&gt;&lt;/authors&gt;&lt;/contributors&gt;&lt;titles&gt;&lt;title&gt;Quantitative Trait Loci for Yield under Multiple Stress and Drought Conditions in a Dry Bean Population&lt;/title&gt;&lt;secondary-title&gt;Crop Science&lt;/secondary-title&gt;&lt;/titles&gt;&lt;pages&gt;1596&lt;/pages&gt;&lt;volume&gt;55&lt;/volume&gt;&lt;number&gt;4&lt;/number&gt;&lt;dates&gt;&lt;year&gt;2015&lt;/year&gt;&lt;/dates&gt;&lt;isbn&gt;0011-183X&lt;/isbn&gt;&lt;urls&gt;&lt;/urls&gt;&lt;electronic-resource-num&gt;10.2135/cropsci2014.11.0792&lt;/electronic-resource-num&gt;&lt;/record&gt;&lt;/Cite&gt;&lt;Cite&gt;&lt;Author&gt;Trapp&lt;/Author&gt;&lt;Year&gt;2016&lt;/Year&gt;&lt;RecNum&gt;89&lt;/RecNum&gt;&lt;record&gt;&lt;rec-number&gt;89&lt;/rec-number&gt;&lt;foreign-keys&gt;&lt;key app="EN" db-id="zsx5ewatt59z0be9dwbppxxsd0pp9wttfxp9" timestamp="0"&gt;89&lt;/key&gt;&lt;/foreign-keys&gt;&lt;ref-type name="Journal Article"&gt;17&lt;/ref-type&gt;&lt;contributors&gt;&lt;authors&gt;&lt;author&gt;Trapp, Jennifer J.&lt;/author&gt;&lt;author&gt;Urrea, Carlos A.&lt;/author&gt;&lt;author&gt;Zhou, Jianfeng&lt;/author&gt;&lt;author&gt;Khot, Lav R.&lt;/author&gt;&lt;author&gt;Sankaran, Sindhu&lt;/author&gt;&lt;author&gt;Miklas, Phillip N.&lt;/author&gt;&lt;/authors&gt;&lt;/contributors&gt;&lt;titles&gt;&lt;title&gt;Selective Phenotyping Traits Related to Multiple Stress and Drought Response in Dry Bean&lt;/title&gt;&lt;secondary-title&gt;Crop Science&lt;/secondary-title&gt;&lt;/titles&gt;&lt;pages&gt;1460&lt;/pages&gt;&lt;volume&gt;56&lt;/volume&gt;&lt;number&gt;4&lt;/number&gt;&lt;dates&gt;&lt;year&gt;2016&lt;/year&gt;&lt;/dates&gt;&lt;isbn&gt;0011-183X&lt;/isbn&gt;&lt;urls&gt;&lt;/urls&gt;&lt;electronic-resource-num&gt;10.2135/cropsci2015.05.0281&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w:t>
      </w:r>
      <w:r w:rsidRPr="0010468F">
        <w:rPr>
          <w:rFonts w:cstheme="minorHAnsi"/>
          <w:i/>
          <w:noProof/>
          <w:sz w:val="24"/>
          <w:szCs w:val="24"/>
        </w:rPr>
        <w:lastRenderedPageBreak/>
        <w:t>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w:t>
      </w:r>
      <w:proofErr w:type="spellStart"/>
      <w:r w:rsidR="00A51C90" w:rsidRPr="0010468F">
        <w:rPr>
          <w:rFonts w:cstheme="minorHAnsi"/>
          <w:sz w:val="24"/>
          <w:szCs w:val="24"/>
        </w:rPr>
        <w:t>ideotype</w:t>
      </w:r>
      <w:r w:rsidR="00CC3F34" w:rsidRPr="0010468F">
        <w:rPr>
          <w:rFonts w:cstheme="minorHAnsi"/>
          <w:sz w:val="24"/>
          <w:szCs w:val="24"/>
        </w:rPr>
        <w:t>s</w:t>
      </w:r>
      <w:proofErr w:type="spellEnd"/>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w:t>
      </w:r>
      <w:proofErr w:type="spellStart"/>
      <w:r w:rsidR="00A51C90" w:rsidRPr="0010468F">
        <w:rPr>
          <w:rFonts w:cstheme="minorHAnsi"/>
          <w:sz w:val="24"/>
          <w:szCs w:val="24"/>
        </w:rPr>
        <w:t>epistatic</w:t>
      </w:r>
      <w:proofErr w:type="spellEnd"/>
      <w:r w:rsidR="00A51C90" w:rsidRPr="0010468F">
        <w:rPr>
          <w:rFonts w:cstheme="minorHAnsi"/>
          <w:sz w:val="24"/>
          <w:szCs w:val="24"/>
        </w:rPr>
        <w:t xml:space="preserve">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 xml:space="preserve">Detailed mapping and cloning of the causative genes in these regions will provide insight into </w:t>
      </w:r>
      <w:r w:rsidR="00443F9A" w:rsidRPr="0010468F">
        <w:rPr>
          <w:rFonts w:cstheme="minorHAnsi"/>
          <w:sz w:val="24"/>
          <w:szCs w:val="24"/>
        </w:rPr>
        <w:lastRenderedPageBreak/>
        <w:t>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6AA2712C"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w:t>
      </w:r>
      <w:proofErr w:type="spellStart"/>
      <w:r w:rsidR="00E63729" w:rsidRPr="0010468F">
        <w:rPr>
          <w:rFonts w:cstheme="minorHAnsi"/>
          <w:sz w:val="24"/>
          <w:szCs w:val="24"/>
        </w:rPr>
        <w:t>bioinformaticians</w:t>
      </w:r>
      <w:proofErr w:type="spellEnd"/>
      <w:r w:rsidR="00E63729" w:rsidRPr="0010468F">
        <w:rPr>
          <w:rFonts w:cstheme="minorHAnsi"/>
          <w:sz w:val="24"/>
          <w:szCs w:val="24"/>
        </w:rPr>
        <w:t xml:space="preserve">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pzeDVl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pzeDVl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w:t>
      </w:r>
      <w:proofErr w:type="spellStart"/>
      <w:r w:rsidR="00DD206C" w:rsidRPr="0010468F">
        <w:rPr>
          <w:rFonts w:cstheme="minorHAnsi"/>
          <w:sz w:val="24"/>
          <w:szCs w:val="24"/>
        </w:rPr>
        <w:t>metanalysis</w:t>
      </w:r>
      <w:proofErr w:type="spellEnd"/>
      <w:r w:rsidR="00DD206C" w:rsidRPr="0010468F">
        <w:rPr>
          <w:rFonts w:cstheme="minorHAnsi"/>
          <w:sz w:val="24"/>
          <w:szCs w:val="24"/>
        </w:rPr>
        <w:t xml:space="preserve">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ins w:id="156" w:author="Alice MacQueen" w:date="2020-01-20T16:21:00Z">
        <w:r w:rsidR="00D41EF7">
          <w:rPr>
            <w:rFonts w:cstheme="minorHAnsi"/>
            <w:sz w:val="24"/>
            <w:szCs w:val="24"/>
          </w:rPr>
          <w:t xml:space="preserve"> We present the </w:t>
        </w:r>
        <w:proofErr w:type="spellStart"/>
        <w:r w:rsidR="00D41EF7">
          <w:rPr>
            <w:rFonts w:cstheme="minorHAnsi"/>
            <w:sz w:val="24"/>
            <w:szCs w:val="24"/>
          </w:rPr>
          <w:t>CDBNgenomics</w:t>
        </w:r>
        <w:proofErr w:type="spellEnd"/>
        <w:r w:rsidR="00D41EF7">
          <w:rPr>
            <w:rFonts w:cstheme="minorHAnsi"/>
            <w:sz w:val="24"/>
            <w:szCs w:val="24"/>
          </w:rPr>
          <w:t xml:space="preserve"> </w:t>
        </w:r>
      </w:ins>
      <w:ins w:id="157" w:author="Alice MacQueen" w:date="2020-01-20T16:22:00Z">
        <w:r w:rsidR="00D41EF7">
          <w:rPr>
            <w:rFonts w:cstheme="minorHAnsi"/>
            <w:sz w:val="24"/>
            <w:szCs w:val="24"/>
          </w:rPr>
          <w:t xml:space="preserve">R </w:t>
        </w:r>
      </w:ins>
      <w:ins w:id="158" w:author="Alice MacQueen" w:date="2020-01-20T16:21:00Z">
        <w:r w:rsidR="00D41EF7">
          <w:rPr>
            <w:rFonts w:cstheme="minorHAnsi"/>
            <w:sz w:val="24"/>
            <w:szCs w:val="24"/>
          </w:rPr>
          <w:t xml:space="preserve">package and analysis </w:t>
        </w:r>
      </w:ins>
      <w:ins w:id="159" w:author="Alice MacQueen" w:date="2020-01-20T16:22:00Z">
        <w:r w:rsidR="00D41EF7">
          <w:rPr>
            <w:rFonts w:cstheme="minorHAnsi"/>
            <w:sz w:val="24"/>
            <w:szCs w:val="24"/>
          </w:rPr>
          <w:t>as a resource for other researchers to use the CDBN dataset and to apply these techniques to other MET datasets.</w:t>
        </w:r>
      </w:ins>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t xml:space="preserve">The authors would like to thank </w:t>
      </w:r>
      <w:r w:rsidR="00C23202" w:rsidRPr="0010468F">
        <w:rPr>
          <w:rFonts w:cstheme="minorHAnsi"/>
          <w:sz w:val="24"/>
          <w:szCs w:val="24"/>
        </w:rPr>
        <w:t>An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w:t>
      </w:r>
      <w:proofErr w:type="spellStart"/>
      <w:r w:rsidR="00F915AF" w:rsidRPr="0010468F">
        <w:rPr>
          <w:rFonts w:cstheme="minorHAnsi"/>
          <w:sz w:val="24"/>
          <w:szCs w:val="24"/>
        </w:rPr>
        <w:t>Yeh</w:t>
      </w:r>
      <w:proofErr w:type="spellEnd"/>
      <w:r w:rsidR="00F915AF" w:rsidRPr="0010468F">
        <w:rPr>
          <w:rFonts w:cstheme="minorHAnsi"/>
          <w:sz w:val="24"/>
          <w:szCs w:val="24"/>
        </w:rPr>
        <w:t xml:space="preserve">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w:t>
      </w:r>
      <w:r w:rsidR="00E108B2" w:rsidRPr="0010468F">
        <w:rPr>
          <w:rFonts w:cstheme="minorHAnsi"/>
          <w:sz w:val="24"/>
          <w:szCs w:val="24"/>
        </w:rPr>
        <w:lastRenderedPageBreak/>
        <w:t xml:space="preserve">genome and annotation. </w:t>
      </w:r>
      <w:r w:rsidR="00022981" w:rsidRPr="0010468F">
        <w:rPr>
          <w:rFonts w:cstheme="minorHAnsi"/>
          <w:sz w:val="24"/>
          <w:szCs w:val="24"/>
        </w:rPr>
        <w:t xml:space="preserve">This research was partially funded by support from the National Science Foundation, Plant Genomes Research Program, </w:t>
      </w:r>
      <w:proofErr w:type="gramStart"/>
      <w:r w:rsidR="00022981" w:rsidRPr="0010468F">
        <w:rPr>
          <w:rFonts w:cstheme="minorHAnsi"/>
          <w:sz w:val="24"/>
          <w:szCs w:val="24"/>
        </w:rPr>
        <w:t>Grant</w:t>
      </w:r>
      <w:proofErr w:type="gramEnd"/>
      <w:r w:rsidR="00022981" w:rsidRPr="0010468F">
        <w:rPr>
          <w:rFonts w:cstheme="minorHAnsi"/>
          <w:sz w:val="24"/>
          <w:szCs w:val="24"/>
        </w:rPr>
        <w:t xml:space="preserve">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5CBA1B40" w:rsidR="00417161" w:rsidRPr="0010468F" w:rsidRDefault="00C20F15" w:rsidP="00141A03">
      <w:pPr>
        <w:spacing w:line="480" w:lineRule="auto"/>
        <w:rPr>
          <w:rFonts w:cstheme="minorHAnsi"/>
          <w:sz w:val="24"/>
          <w:szCs w:val="24"/>
        </w:rPr>
      </w:pPr>
      <w:del w:id="160" w:author="Alice MacQueen" w:date="2020-01-29T20:39:00Z">
        <w:r w:rsidRPr="0010468F" w:rsidDel="00634A12">
          <w:rPr>
            <w:rFonts w:cstheme="minorHAnsi"/>
            <w:noProof/>
            <w:sz w:val="24"/>
            <w:szCs w:val="24"/>
          </w:rPr>
          <w:drawing>
            <wp:inline distT="0" distB="0" distL="0" distR="0" wp14:anchorId="16F0FB04" wp14:editId="030F2B26">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del>
      <w:ins w:id="161" w:author="Alice MacQueen" w:date="2020-01-29T20:39:00Z">
        <w:r w:rsidR="00634A12">
          <w:rPr>
            <w:rFonts w:cstheme="minorHAnsi"/>
            <w:noProof/>
            <w:sz w:val="24"/>
            <w:szCs w:val="24"/>
          </w:rPr>
          <w:drawing>
            <wp:inline distT="0" distB="0" distL="0" distR="0" wp14:anchorId="6AB44C60" wp14:editId="5DF1A4B0">
              <wp:extent cx="5943600" cy="3994785"/>
              <wp:effectExtent l="0" t="0" r="0" b="571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3_mash_2020-01-28.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ins>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645E22E1" w:rsidR="009C0C4F" w:rsidRPr="0010468F" w:rsidRDefault="009C0C4F" w:rsidP="00C669BB">
            <w:pPr>
              <w:spacing w:after="0" w:line="276" w:lineRule="auto"/>
              <w:rPr>
                <w:rFonts w:eastAsia="Times New Roman" w:cstheme="minorHAnsi"/>
                <w:b/>
                <w:color w:val="000000"/>
                <w:sz w:val="24"/>
                <w:szCs w:val="24"/>
              </w:rPr>
            </w:pPr>
            <w:del w:id="162" w:author="MacQueen, Alice H" w:date="2020-01-30T12:54:00Z">
              <w:r w:rsidRPr="0010468F" w:rsidDel="00B13F95">
                <w:rPr>
                  <w:rFonts w:eastAsia="Times New Roman" w:cstheme="minorHAnsi"/>
                  <w:b/>
                  <w:color w:val="000000"/>
                  <w:sz w:val="24"/>
                  <w:szCs w:val="24"/>
                </w:rPr>
                <w:delText>V</w:delText>
              </w:r>
              <w:r w:rsidRPr="0010468F" w:rsidDel="00B13F95">
                <w:rPr>
                  <w:rFonts w:eastAsia="Times New Roman" w:cstheme="minorHAnsi"/>
                  <w:b/>
                  <w:color w:val="000000"/>
                  <w:sz w:val="24"/>
                  <w:szCs w:val="24"/>
                  <w:vertAlign w:val="subscript"/>
                </w:rPr>
                <w:delText>g</w:delText>
              </w:r>
            </w:del>
            <w:proofErr w:type="spellStart"/>
            <w:ins w:id="163" w:author="MacQueen, Alice H" w:date="2020-01-30T12:54:00Z">
              <w:r w:rsidR="00B13F95" w:rsidRPr="0010468F">
                <w:rPr>
                  <w:rFonts w:eastAsia="Times New Roman" w:cstheme="minorHAnsi"/>
                  <w:b/>
                  <w:color w:val="000000"/>
                  <w:sz w:val="24"/>
                  <w:szCs w:val="24"/>
                </w:rPr>
                <w:t>V</w:t>
              </w:r>
              <w:r w:rsidR="00B13F95">
                <w:rPr>
                  <w:rFonts w:eastAsia="Times New Roman" w:cstheme="minorHAnsi"/>
                  <w:b/>
                  <w:color w:val="000000"/>
                  <w:sz w:val="24"/>
                  <w:szCs w:val="24"/>
                  <w:vertAlign w:val="subscript"/>
                </w:rPr>
                <w:t>a</w:t>
              </w:r>
            </w:ins>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proofErr w:type="spell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66C43D31" w:rsidR="009C0C4F" w:rsidRPr="0010468F" w:rsidRDefault="00B13F95" w:rsidP="00141A03">
            <w:pPr>
              <w:spacing w:after="0" w:line="276" w:lineRule="auto"/>
              <w:rPr>
                <w:rFonts w:eastAsia="Times New Roman" w:cstheme="minorHAnsi"/>
                <w:b/>
                <w:color w:val="000000"/>
                <w:sz w:val="24"/>
                <w:szCs w:val="24"/>
              </w:rPr>
            </w:pPr>
            <w:ins w:id="164" w:author="MacQueen, Alice H" w:date="2020-01-30T12:54:00Z">
              <w:r>
                <w:rPr>
                  <w:rFonts w:eastAsia="Times New Roman" w:cstheme="minorHAnsi"/>
                  <w:b/>
                  <w:color w:val="000000"/>
                  <w:sz w:val="24"/>
                  <w:szCs w:val="24"/>
                </w:rPr>
                <w:t>h</w:t>
              </w:r>
            </w:ins>
            <w:del w:id="165" w:author="MacQueen, Alice H" w:date="2020-01-28T12:06:00Z">
              <w:r w:rsidR="009C0C4F" w:rsidRPr="0010468F" w:rsidDel="0049601B">
                <w:rPr>
                  <w:rFonts w:eastAsia="Times New Roman" w:cstheme="minorHAnsi"/>
                  <w:b/>
                  <w:color w:val="000000"/>
                  <w:sz w:val="24"/>
                  <w:szCs w:val="24"/>
                </w:rPr>
                <w:delText>h</w:delText>
              </w:r>
            </w:del>
            <w:r w:rsidR="009C0C4F"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4490916C" w:rsidR="009C0C4F" w:rsidRPr="0010468F" w:rsidRDefault="000A7BBC" w:rsidP="0010468F">
      <w:pPr>
        <w:spacing w:after="0" w:line="480" w:lineRule="auto"/>
        <w:rPr>
          <w:rFonts w:cstheme="minorHAnsi"/>
          <w:sz w:val="24"/>
          <w:szCs w:val="24"/>
        </w:rPr>
      </w:pPr>
      <w:del w:id="166" w:author="MacQueen, Alice H" w:date="2020-01-30T12:54:00Z">
        <w:r w:rsidRPr="0010468F" w:rsidDel="00B13F95">
          <w:rPr>
            <w:rFonts w:cstheme="minorHAnsi"/>
            <w:sz w:val="24"/>
            <w:szCs w:val="24"/>
          </w:rPr>
          <w:delText>V</w:delText>
        </w:r>
        <w:r w:rsidRPr="0010468F" w:rsidDel="00B13F95">
          <w:rPr>
            <w:rFonts w:cstheme="minorHAnsi"/>
            <w:sz w:val="24"/>
            <w:szCs w:val="24"/>
            <w:vertAlign w:val="subscript"/>
          </w:rPr>
          <w:delText>g</w:delText>
        </w:r>
        <w:r w:rsidRPr="0010468F" w:rsidDel="00B13F95">
          <w:rPr>
            <w:rFonts w:cstheme="minorHAnsi"/>
            <w:sz w:val="24"/>
            <w:szCs w:val="24"/>
          </w:rPr>
          <w:delText xml:space="preserve"> </w:delText>
        </w:r>
      </w:del>
      <w:proofErr w:type="spellStart"/>
      <w:proofErr w:type="gramStart"/>
      <w:ins w:id="167" w:author="MacQueen, Alice H" w:date="2020-01-30T12:54:00Z">
        <w:r w:rsidR="00B13F95" w:rsidRPr="0010468F">
          <w:rPr>
            <w:rFonts w:cstheme="minorHAnsi"/>
            <w:sz w:val="24"/>
            <w:szCs w:val="24"/>
          </w:rPr>
          <w:t>V</w:t>
        </w:r>
        <w:r w:rsidR="00B13F95">
          <w:rPr>
            <w:rFonts w:cstheme="minorHAnsi"/>
            <w:sz w:val="24"/>
            <w:szCs w:val="24"/>
            <w:vertAlign w:val="subscript"/>
          </w:rPr>
          <w:t>a</w:t>
        </w:r>
        <w:proofErr w:type="spellEnd"/>
        <w:proofErr w:type="gramEnd"/>
        <w:r w:rsidR="00B13F95" w:rsidRPr="0010468F">
          <w:rPr>
            <w:rFonts w:cstheme="minorHAnsi"/>
            <w:sz w:val="24"/>
            <w:szCs w:val="24"/>
          </w:rPr>
          <w:t xml:space="preserve"> </w:t>
        </w:r>
      </w:ins>
      <w:r w:rsidRPr="0010468F">
        <w:rPr>
          <w:rFonts w:cstheme="minorHAnsi"/>
          <w:sz w:val="24"/>
          <w:szCs w:val="24"/>
        </w:rPr>
        <w:t xml:space="preserve">is the REML estimate of the </w:t>
      </w:r>
      <w:ins w:id="168" w:author="MacQueen, Alice H" w:date="2020-01-30T12:54:00Z">
        <w:r w:rsidR="00B13F95">
          <w:rPr>
            <w:rFonts w:cstheme="minorHAnsi"/>
            <w:sz w:val="24"/>
            <w:szCs w:val="24"/>
          </w:rPr>
          <w:t xml:space="preserve">additive </w:t>
        </w:r>
      </w:ins>
      <w:r w:rsidRPr="0010468F">
        <w:rPr>
          <w:rFonts w:cstheme="minorHAnsi"/>
          <w:sz w:val="24"/>
          <w:szCs w:val="24"/>
        </w:rPr>
        <w:t xml:space="preserve">genetic variance from </w:t>
      </w:r>
      <w:proofErr w:type="spellStart"/>
      <w:r w:rsidRPr="0010468F">
        <w:rPr>
          <w:rFonts w:cstheme="minorHAnsi"/>
          <w:sz w:val="24"/>
          <w:szCs w:val="24"/>
        </w:rPr>
        <w:t>rrBLUP</w:t>
      </w:r>
      <w:proofErr w:type="spellEnd"/>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is the REML estimate of the error variance. </w:t>
      </w:r>
      <w:proofErr w:type="gramStart"/>
      <w:ins w:id="169" w:author="MacQueen, Alice H" w:date="2020-01-28T12:06:00Z">
        <w:r w:rsidR="00B13F95">
          <w:rPr>
            <w:rFonts w:cstheme="minorHAnsi"/>
            <w:sz w:val="24"/>
            <w:szCs w:val="24"/>
          </w:rPr>
          <w:t>h</w:t>
        </w:r>
      </w:ins>
      <w:proofErr w:type="gramEnd"/>
      <w:del w:id="170" w:author="MacQueen, Alice H" w:date="2020-01-28T12:06:00Z">
        <w:r w:rsidRPr="0010468F" w:rsidDel="0049601B">
          <w:rPr>
            <w:rFonts w:cstheme="minorHAnsi"/>
            <w:sz w:val="24"/>
            <w:szCs w:val="24"/>
          </w:rPr>
          <w:delText>h</w:delText>
        </w:r>
      </w:del>
      <w:r w:rsidRPr="0010468F">
        <w:rPr>
          <w:rFonts w:cstheme="minorHAnsi"/>
          <w:sz w:val="24"/>
          <w:szCs w:val="24"/>
          <w:vertAlign w:val="superscript"/>
        </w:rPr>
        <w:t>2</w:t>
      </w:r>
      <w:r w:rsidRPr="0010468F">
        <w:rPr>
          <w:rFonts w:cstheme="minorHAnsi"/>
          <w:sz w:val="24"/>
          <w:szCs w:val="24"/>
        </w:rPr>
        <w:t xml:space="preserve"> is </w:t>
      </w:r>
      <w:del w:id="171" w:author="MacQueen, Alice H" w:date="2019-12-09T15:10:00Z">
        <w:r w:rsidRPr="0010468F" w:rsidDel="00EF0172">
          <w:rPr>
            <w:rFonts w:cstheme="minorHAnsi"/>
            <w:sz w:val="24"/>
            <w:szCs w:val="24"/>
          </w:rPr>
          <w:delText xml:space="preserve">narrow </w:delText>
        </w:r>
      </w:del>
      <w:ins w:id="172" w:author="MacQueen, Alice H" w:date="2020-01-30T12:53:00Z">
        <w:r w:rsidR="00B13F95">
          <w:rPr>
            <w:rFonts w:cstheme="minorHAnsi"/>
            <w:sz w:val="24"/>
            <w:szCs w:val="24"/>
          </w:rPr>
          <w:t>narrow</w:t>
        </w:r>
      </w:ins>
      <w:ins w:id="173" w:author="MacQueen, Alice H" w:date="2019-12-09T15:10:00Z">
        <w:r w:rsidR="00EF0172" w:rsidRPr="0010468F">
          <w:rPr>
            <w:rFonts w:cstheme="minorHAnsi"/>
            <w:sz w:val="24"/>
            <w:szCs w:val="24"/>
          </w:rPr>
          <w:t xml:space="preserve"> </w:t>
        </w:r>
      </w:ins>
      <w:r w:rsidRPr="0010468F">
        <w:rPr>
          <w:rFonts w:cstheme="minorHAnsi"/>
          <w:sz w:val="24"/>
          <w:szCs w:val="24"/>
        </w:rPr>
        <w:t xml:space="preserve">sense heritability, defined as </w:t>
      </w:r>
      <w:del w:id="174" w:author="MacQueen, Alice H" w:date="2020-01-30T12:54:00Z">
        <w:r w:rsidRPr="0010468F" w:rsidDel="00B13F95">
          <w:rPr>
            <w:rFonts w:cstheme="minorHAnsi"/>
            <w:sz w:val="24"/>
            <w:szCs w:val="24"/>
          </w:rPr>
          <w:delText>V</w:delText>
        </w:r>
        <w:r w:rsidRPr="0010468F" w:rsidDel="00B13F95">
          <w:rPr>
            <w:rFonts w:cstheme="minorHAnsi"/>
            <w:sz w:val="24"/>
            <w:szCs w:val="24"/>
            <w:vertAlign w:val="subscript"/>
          </w:rPr>
          <w:delText>g</w:delText>
        </w:r>
        <w:r w:rsidRPr="0010468F" w:rsidDel="00B13F95">
          <w:rPr>
            <w:rFonts w:cstheme="minorHAnsi"/>
            <w:sz w:val="24"/>
            <w:szCs w:val="24"/>
          </w:rPr>
          <w:delText xml:space="preserve"> </w:delText>
        </w:r>
      </w:del>
      <w:proofErr w:type="spellStart"/>
      <w:ins w:id="175" w:author="MacQueen, Alice H" w:date="2020-01-30T12:54:00Z">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ins>
      <w:r w:rsidRPr="0010468F">
        <w:rPr>
          <w:rFonts w:cstheme="minorHAnsi"/>
          <w:sz w:val="24"/>
          <w:szCs w:val="24"/>
        </w:rPr>
        <w:t>/ (</w:t>
      </w:r>
      <w:proofErr w:type="spellStart"/>
      <w:del w:id="176" w:author="MacQueen, Alice H" w:date="2020-01-30T12:54:00Z">
        <w:r w:rsidRPr="0010468F" w:rsidDel="00B13F95">
          <w:rPr>
            <w:rFonts w:cstheme="minorHAnsi"/>
            <w:sz w:val="24"/>
            <w:szCs w:val="24"/>
          </w:rPr>
          <w:delText>V</w:delText>
        </w:r>
        <w:r w:rsidRPr="0010468F" w:rsidDel="00B13F95">
          <w:rPr>
            <w:rFonts w:cstheme="minorHAnsi"/>
            <w:sz w:val="24"/>
            <w:szCs w:val="24"/>
            <w:vertAlign w:val="subscript"/>
          </w:rPr>
          <w:delText>g</w:delText>
        </w:r>
        <w:r w:rsidRPr="0010468F" w:rsidDel="00B13F95">
          <w:rPr>
            <w:rFonts w:cstheme="minorHAnsi"/>
            <w:sz w:val="24"/>
            <w:szCs w:val="24"/>
          </w:rPr>
          <w:delText xml:space="preserve"> </w:delText>
        </w:r>
      </w:del>
      <w:ins w:id="177" w:author="MacQueen, Alice H" w:date="2020-01-30T12:54:00Z">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ins>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proofErr w:type="spellStart"/>
            <w:r w:rsidRPr="0010468F">
              <w:rPr>
                <w:rFonts w:eastAsia="Times New Roman" w:cstheme="minorHAnsi"/>
                <w:b/>
                <w:sz w:val="24"/>
                <w:szCs w:val="24"/>
              </w:rPr>
              <w:t>Chr</w:t>
            </w:r>
            <w:proofErr w:type="spellEnd"/>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Nascimento</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Nascimento</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Phil </w:t>
            </w:r>
            <w:proofErr w:type="spellStart"/>
            <w:r w:rsidRPr="0010468F">
              <w:rPr>
                <w:rFonts w:eastAsia="Times New Roman" w:cstheme="minorHAnsi"/>
                <w:sz w:val="24"/>
                <w:szCs w:val="24"/>
              </w:rPr>
              <w:t>McClean</w:t>
            </w:r>
            <w:proofErr w:type="spellEnd"/>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065BACE9" w14:textId="77777777" w:rsidR="00774716" w:rsidRPr="00774716" w:rsidRDefault="002B28C3" w:rsidP="00774716">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774716" w:rsidRPr="00774716">
        <w:t>Adams, M. W., 1982 Plant architecture and yield breeding in Phaseolus vulgaris L. Iowa State J. Res 56</w:t>
      </w:r>
      <w:r w:rsidR="00774716" w:rsidRPr="00774716">
        <w:rPr>
          <w:b/>
        </w:rPr>
        <w:t>:</w:t>
      </w:r>
      <w:r w:rsidR="00774716" w:rsidRPr="00774716">
        <w:t xml:space="preserve"> 225-254.</w:t>
      </w:r>
    </w:p>
    <w:p w14:paraId="767D152C" w14:textId="77777777" w:rsidR="00774716" w:rsidRPr="00774716" w:rsidRDefault="00774716" w:rsidP="00774716">
      <w:pPr>
        <w:pStyle w:val="EndNoteBibliography"/>
        <w:spacing w:after="0"/>
        <w:ind w:left="720" w:hanging="720"/>
      </w:pPr>
      <w:r w:rsidRPr="00774716">
        <w:t xml:space="preserve">Annicchiarico, P., 2002 </w:t>
      </w:r>
      <w:r w:rsidRPr="00774716">
        <w:rPr>
          <w:i/>
        </w:rPr>
        <w:t>Genotype x Environment Interactions - Challenges and Opportunities for Plant Breeding and Cultivar Recommendations</w:t>
      </w:r>
      <w:r w:rsidRPr="00774716">
        <w:t>. FOOD AND AGRICULTURE ORGANIZATION OF THE UNITED NATIONS.</w:t>
      </w:r>
    </w:p>
    <w:p w14:paraId="63706FAA" w14:textId="77777777" w:rsidR="00774716" w:rsidRPr="00774716" w:rsidRDefault="00774716" w:rsidP="00774716">
      <w:pPr>
        <w:pStyle w:val="EndNoteBibliography"/>
        <w:spacing w:after="0"/>
        <w:ind w:left="720" w:hanging="720"/>
      </w:pPr>
      <w:r w:rsidRPr="00774716">
        <w:t>Atwell, S., Y. S. Huang, B. J. Vilhjalmsson, G. Willems, M. Horton</w:t>
      </w:r>
      <w:r w:rsidRPr="00774716">
        <w:rPr>
          <w:i/>
        </w:rPr>
        <w:t xml:space="preserve"> et al.</w:t>
      </w:r>
      <w:r w:rsidRPr="00774716">
        <w:t>, 2010 Genome-wide association study of 107 phenotypes in Arabidopsis thaliana inbred lines. Nature 465</w:t>
      </w:r>
      <w:r w:rsidRPr="00774716">
        <w:rPr>
          <w:b/>
        </w:rPr>
        <w:t>:</w:t>
      </w:r>
      <w:r w:rsidRPr="00774716">
        <w:t xml:space="preserve"> 627-631.</w:t>
      </w:r>
    </w:p>
    <w:p w14:paraId="65A7A993" w14:textId="77777777" w:rsidR="00774716" w:rsidRPr="00774716" w:rsidRDefault="00774716" w:rsidP="00774716">
      <w:pPr>
        <w:pStyle w:val="EndNoteBibliography"/>
        <w:spacing w:after="0"/>
        <w:ind w:left="720" w:hanging="720"/>
      </w:pPr>
      <w:r w:rsidRPr="00774716">
        <w:t>Ballantyne, B., 1978 The genetic bases of resistance to rust, caused by Uromyces appendiculatus in beans (Phaseolus vulgaris), pp. University of Sydney, Australia.</w:t>
      </w:r>
    </w:p>
    <w:p w14:paraId="29453BDA" w14:textId="77777777" w:rsidR="00774716" w:rsidRPr="00774716" w:rsidRDefault="00774716" w:rsidP="00774716">
      <w:pPr>
        <w:pStyle w:val="EndNoteBibliography"/>
        <w:spacing w:after="0"/>
        <w:ind w:left="720" w:hanging="720"/>
      </w:pPr>
      <w:r w:rsidRPr="00774716">
        <w:t>Bowman, D. T., 1998 Using Crop Performance Data to Select Hybrids and Varieties. Journal of Production Agriculture 11</w:t>
      </w:r>
      <w:r w:rsidRPr="00774716">
        <w:rPr>
          <w:b/>
        </w:rPr>
        <w:t>:</w:t>
      </w:r>
      <w:r w:rsidRPr="00774716">
        <w:t xml:space="preserve"> 256-259.</w:t>
      </w:r>
    </w:p>
    <w:p w14:paraId="4057A775" w14:textId="77777777" w:rsidR="00774716" w:rsidRPr="00774716" w:rsidRDefault="00774716" w:rsidP="00774716">
      <w:pPr>
        <w:pStyle w:val="EndNoteBibliography"/>
        <w:spacing w:after="0"/>
        <w:ind w:left="720" w:hanging="720"/>
      </w:pPr>
      <w:r w:rsidRPr="00774716">
        <w:t>Cernac, A., C. Lincoln, D. Lammer and M. Estelle, 1997 The SAR1 gene of Arabidopsis acts downstream of the AXR1 gene in auxin response. Development 124</w:t>
      </w:r>
      <w:r w:rsidRPr="00774716">
        <w:rPr>
          <w:b/>
        </w:rPr>
        <w:t>:</w:t>
      </w:r>
      <w:r w:rsidRPr="00774716">
        <w:t xml:space="preserve"> 1583-1591.</w:t>
      </w:r>
    </w:p>
    <w:p w14:paraId="748084DE" w14:textId="77777777" w:rsidR="00774716" w:rsidRPr="00774716" w:rsidRDefault="00774716" w:rsidP="00774716">
      <w:pPr>
        <w:pStyle w:val="EndNoteBibliography"/>
        <w:spacing w:after="0"/>
        <w:ind w:left="720" w:hanging="720"/>
      </w:pPr>
      <w:r w:rsidRPr="00774716">
        <w:t>Cichy, K. A., T. G. Porch, J. S. Beaver, P. Cregan, D. Fourie</w:t>
      </w:r>
      <w:r w:rsidRPr="00774716">
        <w:rPr>
          <w:i/>
        </w:rPr>
        <w:t xml:space="preserve"> et al.</w:t>
      </w:r>
      <w:r w:rsidRPr="00774716">
        <w:t>, 2015 A Diversity Panel for Andean Bean Improvement. Crop Science 55</w:t>
      </w:r>
      <w:r w:rsidRPr="00774716">
        <w:rPr>
          <w:b/>
        </w:rPr>
        <w:t>:</w:t>
      </w:r>
      <w:r w:rsidRPr="00774716">
        <w:t xml:space="preserve"> 2149.</w:t>
      </w:r>
    </w:p>
    <w:p w14:paraId="591BD9B1" w14:textId="77777777" w:rsidR="00774716" w:rsidRPr="00774716" w:rsidRDefault="00774716" w:rsidP="00774716">
      <w:pPr>
        <w:pStyle w:val="EndNoteBibliography"/>
        <w:spacing w:after="0"/>
        <w:ind w:left="720" w:hanging="720"/>
      </w:pPr>
      <w:r w:rsidRPr="00774716">
        <w:t>Dash, S., J. D. Campbell, E. K. Cannon, A. M. Cleary, W. Huang</w:t>
      </w:r>
      <w:r w:rsidRPr="00774716">
        <w:rPr>
          <w:i/>
        </w:rPr>
        <w:t xml:space="preserve"> et al.</w:t>
      </w:r>
      <w:r w:rsidRPr="00774716">
        <w:t>, 2016 Legume information system (LegumeInfo.org): a key component of a set of federated data resources for the legume family. Nucleic Acids Res 44</w:t>
      </w:r>
      <w:r w:rsidRPr="00774716">
        <w:rPr>
          <w:b/>
        </w:rPr>
        <w:t>:</w:t>
      </w:r>
      <w:r w:rsidRPr="00774716">
        <w:t xml:space="preserve"> D1181-1188.</w:t>
      </w:r>
    </w:p>
    <w:p w14:paraId="2D8A5AE4" w14:textId="77777777" w:rsidR="00774716" w:rsidRPr="00774716" w:rsidRDefault="00774716" w:rsidP="00774716">
      <w:pPr>
        <w:pStyle w:val="EndNoteBibliography"/>
        <w:spacing w:after="0"/>
        <w:ind w:left="720" w:hanging="720"/>
      </w:pPr>
      <w:r w:rsidRPr="00774716">
        <w:t>de Lucas, M., L. Pu, G. Turco, A. Gaudinier, A. K. Morao</w:t>
      </w:r>
      <w:r w:rsidRPr="00774716">
        <w:rPr>
          <w:i/>
        </w:rPr>
        <w:t xml:space="preserve"> et al.</w:t>
      </w:r>
      <w:r w:rsidRPr="00774716">
        <w:t>, 2016 Transcriptional Regulation of Arabidopsis Polycomb Repressive Complex 2 Coordinates Cell-Type Proliferation and Differentiation. The Plant Cell 28</w:t>
      </w:r>
      <w:r w:rsidRPr="00774716">
        <w:rPr>
          <w:b/>
        </w:rPr>
        <w:t>:</w:t>
      </w:r>
      <w:r w:rsidRPr="00774716">
        <w:t xml:space="preserve"> 2616-2631.</w:t>
      </w:r>
    </w:p>
    <w:p w14:paraId="7EEBD210" w14:textId="77777777" w:rsidR="00774716" w:rsidRPr="00774716" w:rsidRDefault="00774716" w:rsidP="00774716">
      <w:pPr>
        <w:pStyle w:val="EndNoteBibliography"/>
        <w:spacing w:after="0"/>
        <w:ind w:left="720" w:hanging="720"/>
      </w:pPr>
      <w:r w:rsidRPr="00774716">
        <w:t>Desai, M., P. Rangarajan, J. L. Donahue, S. P. Williams, E. S. Land</w:t>
      </w:r>
      <w:r w:rsidRPr="00774716">
        <w:rPr>
          <w:i/>
        </w:rPr>
        <w:t xml:space="preserve"> et al.</w:t>
      </w:r>
      <w:r w:rsidRPr="00774716">
        <w:t>, 2014 Two inositol hexakisphosphate kinases drive inositol pyrophosphate synthesis in plants. The Plant Journal 80</w:t>
      </w:r>
      <w:r w:rsidRPr="00774716">
        <w:rPr>
          <w:b/>
        </w:rPr>
        <w:t>:</w:t>
      </w:r>
      <w:r w:rsidRPr="00774716">
        <w:t xml:space="preserve"> 642-653.</w:t>
      </w:r>
    </w:p>
    <w:p w14:paraId="42264C85" w14:textId="77777777" w:rsidR="00774716" w:rsidRPr="00774716" w:rsidRDefault="00774716" w:rsidP="00774716">
      <w:pPr>
        <w:pStyle w:val="EndNoteBibliography"/>
        <w:spacing w:after="0"/>
        <w:ind w:left="720" w:hanging="720"/>
      </w:pPr>
      <w:r w:rsidRPr="00774716">
        <w:t>Donald, C. t., 1968 The breeding of crop ideotypes. Euphytica 17</w:t>
      </w:r>
      <w:r w:rsidRPr="00774716">
        <w:rPr>
          <w:b/>
        </w:rPr>
        <w:t>:</w:t>
      </w:r>
      <w:r w:rsidRPr="00774716">
        <w:t xml:space="preserve"> 385-403.</w:t>
      </w:r>
    </w:p>
    <w:p w14:paraId="4674EDD0" w14:textId="77777777" w:rsidR="00774716" w:rsidRPr="00774716" w:rsidRDefault="00774716" w:rsidP="00774716">
      <w:pPr>
        <w:pStyle w:val="EndNoteBibliography"/>
        <w:spacing w:after="0"/>
        <w:ind w:left="720" w:hanging="720"/>
      </w:pPr>
      <w:r w:rsidRPr="00774716">
        <w:t>Duitama, J., J. C. Quintero, D. F. Cruz, C. Quintero, G. Hubmann</w:t>
      </w:r>
      <w:r w:rsidRPr="00774716">
        <w:rPr>
          <w:i/>
        </w:rPr>
        <w:t xml:space="preserve"> et al.</w:t>
      </w:r>
      <w:r w:rsidRPr="00774716">
        <w:t>, 2014 An integrated framework for discovery and genotyping of genomic variants from high-throughput sequencing experiments. Nucleic Acids Research 42</w:t>
      </w:r>
      <w:r w:rsidRPr="00774716">
        <w:rPr>
          <w:b/>
        </w:rPr>
        <w:t>:</w:t>
      </w:r>
      <w:r w:rsidRPr="00774716">
        <w:t xml:space="preserve"> e44-e44.</w:t>
      </w:r>
    </w:p>
    <w:p w14:paraId="7818642F" w14:textId="77777777" w:rsidR="00774716" w:rsidRPr="00774716" w:rsidRDefault="00774716" w:rsidP="00774716">
      <w:pPr>
        <w:pStyle w:val="EndNoteBibliography"/>
        <w:spacing w:after="0"/>
        <w:ind w:left="720" w:hanging="720"/>
      </w:pPr>
      <w:r w:rsidRPr="00774716">
        <w:t>Eckert, F., H. Kandel, B. Johnson, G. Rojas-Cifuentes, C. Deplazes</w:t>
      </w:r>
      <w:r w:rsidRPr="00774716">
        <w:rPr>
          <w:i/>
        </w:rPr>
        <w:t xml:space="preserve"> et al.</w:t>
      </w:r>
      <w:r w:rsidRPr="00774716">
        <w:t>, 2011 Seed Yield and Loss of Dry Bean Cultivars under Conventional and Direct Harvest. Agronomy Journal 103</w:t>
      </w:r>
      <w:r w:rsidRPr="00774716">
        <w:rPr>
          <w:b/>
        </w:rPr>
        <w:t>:</w:t>
      </w:r>
      <w:r w:rsidRPr="00774716">
        <w:t xml:space="preserve"> 129.</w:t>
      </w:r>
    </w:p>
    <w:p w14:paraId="68BF47C3" w14:textId="220AA50A" w:rsidR="00774716" w:rsidRPr="00774716" w:rsidRDefault="00774716" w:rsidP="00774716">
      <w:pPr>
        <w:pStyle w:val="EndNoteBibliography"/>
        <w:spacing w:after="0"/>
        <w:ind w:left="720" w:hanging="720"/>
      </w:pPr>
      <w:r w:rsidRPr="00774716">
        <w:t xml:space="preserve">FAOSTAT, 2015 Food and Agriculture Organization of the United Nations, pp., </w:t>
      </w:r>
      <w:hyperlink r:id="rId32" w:history="1">
        <w:r w:rsidRPr="00774716">
          <w:rPr>
            <w:rStyle w:val="Hyperlink"/>
          </w:rPr>
          <w:t>http://faostat3.fao.org/</w:t>
        </w:r>
      </w:hyperlink>
      <w:r w:rsidRPr="00774716">
        <w:t xml:space="preserve"> </w:t>
      </w:r>
    </w:p>
    <w:p w14:paraId="2983CD8E" w14:textId="77777777" w:rsidR="00774716" w:rsidRPr="00774716" w:rsidRDefault="00774716" w:rsidP="00774716">
      <w:pPr>
        <w:pStyle w:val="EndNoteBibliography"/>
        <w:spacing w:after="0"/>
        <w:ind w:left="720" w:hanging="720"/>
      </w:pPr>
      <w:r w:rsidRPr="00774716">
        <w:t>Graybosch, R. A., and C. J. Peterson, 2010 Genetic Improvement in Winter Wheat Yields in the Great Plains of North America, 1959–2008. Crop Science 50</w:t>
      </w:r>
      <w:r w:rsidRPr="00774716">
        <w:rPr>
          <w:b/>
        </w:rPr>
        <w:t>:</w:t>
      </w:r>
      <w:r w:rsidRPr="00774716">
        <w:t xml:space="preserve"> 1882.</w:t>
      </w:r>
    </w:p>
    <w:p w14:paraId="643C9E00" w14:textId="77777777" w:rsidR="00774716" w:rsidRPr="00774716" w:rsidRDefault="00774716" w:rsidP="00774716">
      <w:pPr>
        <w:pStyle w:val="EndNoteBibliography"/>
        <w:spacing w:after="0"/>
        <w:ind w:left="720" w:hanging="720"/>
      </w:pPr>
      <w:r w:rsidRPr="00774716">
        <w:t>Gu, W., J. Zhu, D. H. Wallace, S. P. Singh and N. F. Weeden, 1998 Analysis of genes controlling photoperiod sensitivity in common bean using DNA markers. Euphytica 102</w:t>
      </w:r>
      <w:r w:rsidRPr="00774716">
        <w:rPr>
          <w:b/>
        </w:rPr>
        <w:t>:</w:t>
      </w:r>
      <w:r w:rsidRPr="00774716">
        <w:t xml:space="preserve"> 125-132.</w:t>
      </w:r>
    </w:p>
    <w:p w14:paraId="05A9ED76" w14:textId="77777777" w:rsidR="00774716" w:rsidRPr="00774716" w:rsidRDefault="00774716" w:rsidP="00774716">
      <w:pPr>
        <w:pStyle w:val="EndNoteBibliography"/>
        <w:spacing w:after="0"/>
        <w:ind w:left="720" w:hanging="720"/>
      </w:pPr>
      <w:r w:rsidRPr="00774716">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774716">
        <w:rPr>
          <w:b/>
        </w:rPr>
        <w:t>:</w:t>
      </w:r>
      <w:r w:rsidRPr="00774716">
        <w:t xml:space="preserve"> 125-126.</w:t>
      </w:r>
    </w:p>
    <w:p w14:paraId="718F4CBD" w14:textId="77777777" w:rsidR="00774716" w:rsidRPr="00774716" w:rsidRDefault="00774716" w:rsidP="00774716">
      <w:pPr>
        <w:pStyle w:val="EndNoteBibliography"/>
        <w:spacing w:after="0"/>
        <w:ind w:left="720" w:hanging="720"/>
      </w:pPr>
      <w:r w:rsidRPr="00774716">
        <w:t>Hamblin, M. T., T. J. Close, P. R. Bhat, S. Chao, J. G. Kling</w:t>
      </w:r>
      <w:r w:rsidRPr="00774716">
        <w:rPr>
          <w:i/>
        </w:rPr>
        <w:t xml:space="preserve"> et al.</w:t>
      </w:r>
      <w:r w:rsidRPr="00774716">
        <w:t>, 2010 Population Structure and Linkage Disequilibrium in U.S. Barley Germplasm: Implications for Association Mapping. Crop Science 50</w:t>
      </w:r>
      <w:r w:rsidRPr="00774716">
        <w:rPr>
          <w:b/>
        </w:rPr>
        <w:t>:</w:t>
      </w:r>
      <w:r w:rsidRPr="00774716">
        <w:t xml:space="preserve"> 556-566.</w:t>
      </w:r>
    </w:p>
    <w:p w14:paraId="623D22FA" w14:textId="77777777" w:rsidR="00774716" w:rsidRPr="00774716" w:rsidRDefault="00774716" w:rsidP="00774716">
      <w:pPr>
        <w:pStyle w:val="EndNoteBibliography"/>
        <w:spacing w:after="0"/>
        <w:ind w:left="720" w:hanging="720"/>
      </w:pPr>
      <w:r w:rsidRPr="00774716">
        <w:t>Hancock, A. M., B. Brachi, N. Faure, M. W. Horton, L. B. Jarymowycz</w:t>
      </w:r>
      <w:r w:rsidRPr="00774716">
        <w:rPr>
          <w:i/>
        </w:rPr>
        <w:t xml:space="preserve"> et al.</w:t>
      </w:r>
      <w:r w:rsidRPr="00774716">
        <w:t>, 2011 Adaptation to climate across the Arabidopsis thaliana genome. Science 334</w:t>
      </w:r>
      <w:r w:rsidRPr="00774716">
        <w:rPr>
          <w:b/>
        </w:rPr>
        <w:t>:</w:t>
      </w:r>
      <w:r w:rsidRPr="00774716">
        <w:t xml:space="preserve"> 83-86.</w:t>
      </w:r>
    </w:p>
    <w:p w14:paraId="707F44DB" w14:textId="77777777" w:rsidR="00774716" w:rsidRPr="00774716" w:rsidRDefault="00774716" w:rsidP="00774716">
      <w:pPr>
        <w:pStyle w:val="EndNoteBibliography"/>
        <w:spacing w:after="0"/>
        <w:ind w:left="720" w:hanging="720"/>
      </w:pPr>
      <w:r w:rsidRPr="00774716">
        <w:lastRenderedPageBreak/>
        <w:t xml:space="preserve">Hedges, L. V., and I. Olkin, 1985 CHAPTER 5 - Estimation of a Single Effect Size: Parametric and Nonparametric Methods, pp. 75-106 in </w:t>
      </w:r>
      <w:r w:rsidRPr="00774716">
        <w:rPr>
          <w:i/>
        </w:rPr>
        <w:t>Statistical Methods for Meta-Analysis</w:t>
      </w:r>
      <w:r w:rsidRPr="00774716">
        <w:t>, edited by L. V. Hedges and I. Olkin. Academic Press, San Diego.</w:t>
      </w:r>
    </w:p>
    <w:p w14:paraId="4A409AD4" w14:textId="77777777" w:rsidR="00774716" w:rsidRPr="00774716" w:rsidRDefault="00774716" w:rsidP="00774716">
      <w:pPr>
        <w:pStyle w:val="EndNoteBibliography"/>
        <w:spacing w:after="0"/>
        <w:ind w:left="720" w:hanging="720"/>
      </w:pPr>
      <w:r w:rsidRPr="00774716">
        <w:t>Huang, H.-R., P.-C. Yan, M. Lascoux and X.-J. Ge, 2012 Flowering time and transcriptome variation in Capsella bursa-pastoris (Brassicaceae). New Phytologist 194</w:t>
      </w:r>
      <w:r w:rsidRPr="00774716">
        <w:rPr>
          <w:b/>
        </w:rPr>
        <w:t>:</w:t>
      </w:r>
      <w:r w:rsidRPr="00774716">
        <w:t xml:space="preserve"> 676-689.</w:t>
      </w:r>
    </w:p>
    <w:p w14:paraId="3EF1D860" w14:textId="77777777" w:rsidR="00774716" w:rsidRPr="00774716" w:rsidRDefault="00774716" w:rsidP="00774716">
      <w:pPr>
        <w:pStyle w:val="EndNoteBibliography"/>
        <w:spacing w:after="0"/>
        <w:ind w:left="720" w:hanging="720"/>
      </w:pPr>
      <w:r w:rsidRPr="00774716">
        <w:t>Hurtado-Gonzales, O. P., G. Valentini, T. A. S. Gilio, A. M. Martins, Q. Song</w:t>
      </w:r>
      <w:r w:rsidRPr="00774716">
        <w:rPr>
          <w:i/>
        </w:rPr>
        <w:t xml:space="preserve"> et al.</w:t>
      </w:r>
      <w:r w:rsidRPr="00774716">
        <w:t xml:space="preserve">, 2017 Fine Mapping of </w:t>
      </w:r>
      <w:r w:rsidRPr="00774716">
        <w:rPr>
          <w:i/>
        </w:rPr>
        <w:t>Ur-3</w:t>
      </w:r>
      <w:r w:rsidRPr="00774716">
        <w:t>, a Historically Important Rust Resistance Locus in Common Bean. G3: Genes|Genomes|Genetics 7</w:t>
      </w:r>
      <w:r w:rsidRPr="00774716">
        <w:rPr>
          <w:b/>
        </w:rPr>
        <w:t>:</w:t>
      </w:r>
      <w:r w:rsidRPr="00774716">
        <w:t xml:space="preserve"> 557-569.</w:t>
      </w:r>
    </w:p>
    <w:p w14:paraId="66BF093E" w14:textId="77777777" w:rsidR="00774716" w:rsidRPr="00774716" w:rsidRDefault="00774716" w:rsidP="00774716">
      <w:pPr>
        <w:pStyle w:val="EndNoteBibliography"/>
        <w:spacing w:after="0"/>
        <w:ind w:left="720" w:hanging="720"/>
      </w:pPr>
      <w:r w:rsidRPr="00774716">
        <w:t>Jing, Y., and R. Lin, 2015 The VQ Motif-Containing Protein Family of Plant-Specific Transcriptional Regulators. Plant physiology 169</w:t>
      </w:r>
      <w:r w:rsidRPr="00774716">
        <w:rPr>
          <w:b/>
        </w:rPr>
        <w:t>:</w:t>
      </w:r>
      <w:r w:rsidRPr="00774716">
        <w:t xml:space="preserve"> 371-378.</w:t>
      </w:r>
    </w:p>
    <w:p w14:paraId="2937B9EA" w14:textId="77777777" w:rsidR="00774716" w:rsidRPr="00774716" w:rsidRDefault="00774716" w:rsidP="00774716">
      <w:pPr>
        <w:pStyle w:val="EndNoteBibliography"/>
        <w:spacing w:after="0"/>
        <w:ind w:left="720" w:hanging="720"/>
      </w:pPr>
      <w:r w:rsidRPr="00774716">
        <w:t>Joshi, N., and J. Fass, 2011 Sickle: A sliding-window, adaptive, quality-based trimming tool for FastQ files, pp.</w:t>
      </w:r>
    </w:p>
    <w:p w14:paraId="2292596B" w14:textId="77777777" w:rsidR="00774716" w:rsidRPr="00774716" w:rsidRDefault="00774716" w:rsidP="00774716">
      <w:pPr>
        <w:pStyle w:val="EndNoteBibliography"/>
        <w:spacing w:after="0"/>
        <w:ind w:left="720" w:hanging="720"/>
      </w:pPr>
      <w:r w:rsidRPr="00774716">
        <w:t>Kamfwa, K., K. A. Cichy and J. D. Kelly, 2015a Genome-wide association analysis of symbiotic nitrogen fixation in common bean. Theor Appl Genet 128</w:t>
      </w:r>
      <w:r w:rsidRPr="00774716">
        <w:rPr>
          <w:b/>
        </w:rPr>
        <w:t>:</w:t>
      </w:r>
      <w:r w:rsidRPr="00774716">
        <w:t xml:space="preserve"> 1999-2017.</w:t>
      </w:r>
    </w:p>
    <w:p w14:paraId="5328B14F" w14:textId="77777777" w:rsidR="00774716" w:rsidRPr="00774716" w:rsidRDefault="00774716" w:rsidP="00774716">
      <w:pPr>
        <w:pStyle w:val="EndNoteBibliography"/>
        <w:spacing w:after="0"/>
        <w:ind w:left="720" w:hanging="720"/>
      </w:pPr>
      <w:r w:rsidRPr="00774716">
        <w:t>Kamfwa, K., K. A. Cichy and J. D. Kelly, 2015b Genome-Wide Association Study of Agronomic Traits in Common Bean. The Plant Genome 8</w:t>
      </w:r>
      <w:r w:rsidRPr="00774716">
        <w:rPr>
          <w:b/>
        </w:rPr>
        <w:t>:</w:t>
      </w:r>
      <w:r w:rsidRPr="00774716">
        <w:t xml:space="preserve"> 0.</w:t>
      </w:r>
    </w:p>
    <w:p w14:paraId="00727934" w14:textId="77777777" w:rsidR="00774716" w:rsidRPr="00774716" w:rsidRDefault="00774716" w:rsidP="00774716">
      <w:pPr>
        <w:pStyle w:val="EndNoteBibliography"/>
        <w:spacing w:after="0"/>
        <w:ind w:left="720" w:hanging="720"/>
      </w:pPr>
      <w:r w:rsidRPr="00774716">
        <w:t>Kass, R. E., and A. E. Raftery, 1995 Bayes Factors. Journal of the American Statistical Association 90</w:t>
      </w:r>
      <w:r w:rsidRPr="00774716">
        <w:rPr>
          <w:b/>
        </w:rPr>
        <w:t>:</w:t>
      </w:r>
      <w:r w:rsidRPr="00774716">
        <w:t xml:space="preserve"> 773-795.</w:t>
      </w:r>
    </w:p>
    <w:p w14:paraId="22BE3492" w14:textId="77777777" w:rsidR="00774716" w:rsidRPr="00774716" w:rsidRDefault="00774716" w:rsidP="00774716">
      <w:pPr>
        <w:pStyle w:val="EndNoteBibliography"/>
        <w:spacing w:after="0"/>
        <w:ind w:left="720" w:hanging="720"/>
      </w:pPr>
      <w:r w:rsidRPr="00774716">
        <w:t xml:space="preserve">Kelly, J. D., 2001 Remaking bean plant architecture for efficient production, pp. 109-143 in </w:t>
      </w:r>
      <w:r w:rsidRPr="00774716">
        <w:rPr>
          <w:i/>
        </w:rPr>
        <w:t>Advances in Agronomy</w:t>
      </w:r>
      <w:r w:rsidRPr="00774716">
        <w:t>. Academic Press.</w:t>
      </w:r>
    </w:p>
    <w:p w14:paraId="281D619F" w14:textId="77777777" w:rsidR="00774716" w:rsidRPr="00774716" w:rsidRDefault="00774716" w:rsidP="00774716">
      <w:pPr>
        <w:pStyle w:val="EndNoteBibliography"/>
        <w:spacing w:after="0"/>
        <w:ind w:left="720" w:hanging="720"/>
      </w:pPr>
      <w:r w:rsidRPr="00774716">
        <w:t>Kelly, J. D., 2018 Developing improved varieties of common bean. 3-17.</w:t>
      </w:r>
    </w:p>
    <w:p w14:paraId="72A5C33C" w14:textId="77777777" w:rsidR="00774716" w:rsidRPr="00774716" w:rsidRDefault="00774716" w:rsidP="00774716">
      <w:pPr>
        <w:pStyle w:val="EndNoteBibliography"/>
        <w:spacing w:after="0"/>
        <w:ind w:left="720" w:hanging="720"/>
      </w:pPr>
      <w:r w:rsidRPr="00774716">
        <w:t>Kirby, A., H. M. Kang, C. M. Wade, C. Cotsapas, E. Kostem</w:t>
      </w:r>
      <w:r w:rsidRPr="00774716">
        <w:rPr>
          <w:i/>
        </w:rPr>
        <w:t xml:space="preserve"> et al.</w:t>
      </w:r>
      <w:r w:rsidRPr="00774716">
        <w:t>, 2010 Fine mapping in 94 inbred mouse strains using a high-density haplotype resource. Genetics 185</w:t>
      </w:r>
      <w:r w:rsidRPr="00774716">
        <w:rPr>
          <w:b/>
        </w:rPr>
        <w:t>:</w:t>
      </w:r>
      <w:r w:rsidRPr="00774716">
        <w:t xml:space="preserve"> 1081-1095.</w:t>
      </w:r>
    </w:p>
    <w:p w14:paraId="3029F752" w14:textId="77777777" w:rsidR="00774716" w:rsidRPr="00774716" w:rsidRDefault="00774716" w:rsidP="00774716">
      <w:pPr>
        <w:pStyle w:val="EndNoteBibliography"/>
        <w:spacing w:after="0"/>
        <w:ind w:left="720" w:hanging="720"/>
      </w:pPr>
      <w:r w:rsidRPr="00774716">
        <w:t>Kolkman, J. M., and J. D. Kelly, 2003 QTL Conferring Resistance and Avoidance to White Mold in Common Bean. Crop Science 43</w:t>
      </w:r>
      <w:r w:rsidRPr="00774716">
        <w:rPr>
          <w:b/>
        </w:rPr>
        <w:t>:</w:t>
      </w:r>
      <w:r w:rsidRPr="00774716">
        <w:t xml:space="preserve"> 539-548.</w:t>
      </w:r>
    </w:p>
    <w:p w14:paraId="3F710A15" w14:textId="77777777" w:rsidR="00774716" w:rsidRPr="00774716" w:rsidRDefault="00774716" w:rsidP="00774716">
      <w:pPr>
        <w:pStyle w:val="EndNoteBibliography"/>
        <w:spacing w:after="0"/>
        <w:ind w:left="720" w:hanging="720"/>
      </w:pPr>
      <w:r w:rsidRPr="00774716">
        <w:t>Kwak, M., O. Toro, D. G. Debouck and P. Gepts, 2012 Multiple origins of the determinate growth habit in domesticated common bean (Phaseolus vulgaris). Ann Bot 110</w:t>
      </w:r>
      <w:r w:rsidRPr="00774716">
        <w:rPr>
          <w:b/>
        </w:rPr>
        <w:t>:</w:t>
      </w:r>
      <w:r w:rsidRPr="00774716">
        <w:t xml:space="preserve"> 1573-1580.</w:t>
      </w:r>
    </w:p>
    <w:p w14:paraId="05891ADC" w14:textId="77777777" w:rsidR="00774716" w:rsidRPr="00774716" w:rsidRDefault="00774716" w:rsidP="00774716">
      <w:pPr>
        <w:pStyle w:val="EndNoteBibliography"/>
        <w:spacing w:after="0"/>
        <w:ind w:left="720" w:hanging="720"/>
      </w:pPr>
      <w:r w:rsidRPr="00774716">
        <w:t>Lex, A., N. Gehlenborg, H. Strobelt, R. Vuillemot and H. Pfister, 2014 UpSet: Visualization of Intersecting Sets. IEEE transactions on visualization and computer graphics 20</w:t>
      </w:r>
      <w:r w:rsidRPr="00774716">
        <w:rPr>
          <w:b/>
        </w:rPr>
        <w:t>:</w:t>
      </w:r>
      <w:r w:rsidRPr="00774716">
        <w:t xml:space="preserve"> 1983-1992.</w:t>
      </w:r>
    </w:p>
    <w:p w14:paraId="594103C6" w14:textId="77777777" w:rsidR="00774716" w:rsidRPr="00774716" w:rsidRDefault="00774716" w:rsidP="00774716">
      <w:pPr>
        <w:pStyle w:val="EndNoteBibliography"/>
        <w:spacing w:after="0"/>
        <w:ind w:left="720" w:hanging="720"/>
      </w:pPr>
      <w:r w:rsidRPr="00774716">
        <w:t>Li, H., and R. Durbin, 2010 Fast and accurate long-read alignment with Burrows-Wheeler transform. Bioinformatics 26</w:t>
      </w:r>
      <w:r w:rsidRPr="00774716">
        <w:rPr>
          <w:b/>
        </w:rPr>
        <w:t>:</w:t>
      </w:r>
      <w:r w:rsidRPr="00774716">
        <w:t xml:space="preserve"> 589-595.</w:t>
      </w:r>
    </w:p>
    <w:p w14:paraId="1C8B417D" w14:textId="77777777" w:rsidR="00774716" w:rsidRPr="00774716" w:rsidRDefault="00774716" w:rsidP="00774716">
      <w:pPr>
        <w:pStyle w:val="EndNoteBibliography"/>
        <w:spacing w:after="0"/>
        <w:ind w:left="720" w:hanging="720"/>
      </w:pPr>
      <w:r w:rsidRPr="00774716">
        <w:t>Li, X., S. Redline, X. Zhang, S. Williams and X. Zhu, 2017 Height associated variants demonstrate assortative mating in human populations. Scientific reports 7</w:t>
      </w:r>
      <w:r w:rsidRPr="00774716">
        <w:rPr>
          <w:b/>
        </w:rPr>
        <w:t>:</w:t>
      </w:r>
      <w:r w:rsidRPr="00774716">
        <w:t xml:space="preserve"> 15689-15689.</w:t>
      </w:r>
    </w:p>
    <w:p w14:paraId="285D21D7" w14:textId="77777777" w:rsidR="00774716" w:rsidRPr="00774716" w:rsidRDefault="00774716" w:rsidP="00774716">
      <w:pPr>
        <w:pStyle w:val="EndNoteBibliography"/>
        <w:spacing w:after="0"/>
        <w:ind w:left="720" w:hanging="720"/>
      </w:pPr>
      <w:r w:rsidRPr="00774716">
        <w:t>Lin, T., G. Zhu, J. Zhang, X. Xu, Q. Yu</w:t>
      </w:r>
      <w:r w:rsidRPr="00774716">
        <w:rPr>
          <w:i/>
        </w:rPr>
        <w:t xml:space="preserve"> et al.</w:t>
      </w:r>
      <w:r w:rsidRPr="00774716">
        <w:t>, 2014 Genomic analyses provide insights into the history of tomato breeding. Nat Genet 46</w:t>
      </w:r>
      <w:r w:rsidRPr="00774716">
        <w:rPr>
          <w:b/>
        </w:rPr>
        <w:t>:</w:t>
      </w:r>
      <w:r w:rsidRPr="00774716">
        <w:t xml:space="preserve"> 1220-1226.</w:t>
      </w:r>
    </w:p>
    <w:p w14:paraId="396D4FCC" w14:textId="77777777" w:rsidR="00774716" w:rsidRPr="00774716" w:rsidRDefault="00774716" w:rsidP="00774716">
      <w:pPr>
        <w:pStyle w:val="EndNoteBibliography"/>
        <w:spacing w:after="0"/>
        <w:ind w:left="720" w:hanging="720"/>
      </w:pPr>
      <w:r w:rsidRPr="00774716">
        <w:t>Lipka, A. E., F. Tian, Q. Wang, J. Peiffer, M. Li</w:t>
      </w:r>
      <w:r w:rsidRPr="00774716">
        <w:rPr>
          <w:i/>
        </w:rPr>
        <w:t xml:space="preserve"> et al.</w:t>
      </w:r>
      <w:r w:rsidRPr="00774716">
        <w:t>, 2012 GAPIT: genome association and prediction integrated tool. Bioinformatics 28</w:t>
      </w:r>
      <w:r w:rsidRPr="00774716">
        <w:rPr>
          <w:b/>
        </w:rPr>
        <w:t>:</w:t>
      </w:r>
      <w:r w:rsidRPr="00774716">
        <w:t xml:space="preserve"> 2397-2399.</w:t>
      </w:r>
    </w:p>
    <w:p w14:paraId="4A2050F3" w14:textId="77777777" w:rsidR="00774716" w:rsidRPr="00774716" w:rsidRDefault="00774716" w:rsidP="00774716">
      <w:pPr>
        <w:pStyle w:val="EndNoteBibliography"/>
        <w:spacing w:after="0"/>
        <w:ind w:left="720" w:hanging="720"/>
      </w:pPr>
      <w:r w:rsidRPr="00774716">
        <w:t>Lotta, L. A., P. Gulati, F. R. Day, F. Payne, H. Ongen</w:t>
      </w:r>
      <w:r w:rsidRPr="00774716">
        <w:rPr>
          <w:i/>
        </w:rPr>
        <w:t xml:space="preserve"> et al.</w:t>
      </w:r>
      <w:r w:rsidRPr="00774716">
        <w:t>, 2017 Integrative genomic analysis implicates limited peripheral adipose storage capacity in the pathogenesis of human insulin resistance. Nat Genet 49</w:t>
      </w:r>
      <w:r w:rsidRPr="00774716">
        <w:rPr>
          <w:b/>
        </w:rPr>
        <w:t>:</w:t>
      </w:r>
      <w:r w:rsidRPr="00774716">
        <w:t xml:space="preserve"> 17-26.</w:t>
      </w:r>
    </w:p>
    <w:p w14:paraId="0E70F2CB" w14:textId="77777777" w:rsidR="00774716" w:rsidRPr="00774716" w:rsidRDefault="00774716" w:rsidP="00774716">
      <w:pPr>
        <w:pStyle w:val="EndNoteBibliography"/>
        <w:spacing w:after="0"/>
        <w:ind w:left="720" w:hanging="720"/>
      </w:pPr>
      <w:r w:rsidRPr="00774716">
        <w:t>MacArthur, J., E. Bowler, M. Cerezo, L. Gil, P. Hall</w:t>
      </w:r>
      <w:r w:rsidRPr="00774716">
        <w:rPr>
          <w:i/>
        </w:rPr>
        <w:t xml:space="preserve"> et al.</w:t>
      </w:r>
      <w:r w:rsidRPr="00774716">
        <w:t>, 2017 The new NHGRI-EBI Catalog of published genome-wide association studies (GWAS Catalog). Nucleic Acids Res 45</w:t>
      </w:r>
      <w:r w:rsidRPr="00774716">
        <w:rPr>
          <w:b/>
        </w:rPr>
        <w:t>:</w:t>
      </w:r>
      <w:r w:rsidRPr="00774716">
        <w:t xml:space="preserve"> D896-D901.</w:t>
      </w:r>
    </w:p>
    <w:p w14:paraId="6E87C85F" w14:textId="77777777" w:rsidR="00774716" w:rsidRPr="00774716" w:rsidRDefault="00774716" w:rsidP="00774716">
      <w:pPr>
        <w:pStyle w:val="EndNoteBibliography"/>
        <w:spacing w:after="0"/>
        <w:ind w:left="720" w:hanging="720"/>
      </w:pPr>
      <w:r w:rsidRPr="00774716">
        <w:t>Mackay, T. F., S. Richards, E. A. Stone, A. Barbadilla, J. F. Ayroles</w:t>
      </w:r>
      <w:r w:rsidRPr="00774716">
        <w:rPr>
          <w:i/>
        </w:rPr>
        <w:t xml:space="preserve"> et al.</w:t>
      </w:r>
      <w:r w:rsidRPr="00774716">
        <w:t>, 2012 The Drosophila melanogaster Genetic Reference Panel. Nature 482</w:t>
      </w:r>
      <w:r w:rsidRPr="00774716">
        <w:rPr>
          <w:b/>
        </w:rPr>
        <w:t>:</w:t>
      </w:r>
      <w:r w:rsidRPr="00774716">
        <w:t xml:space="preserve"> 173-178.</w:t>
      </w:r>
    </w:p>
    <w:p w14:paraId="28A67243" w14:textId="77777777" w:rsidR="00774716" w:rsidRPr="00774716" w:rsidRDefault="00774716" w:rsidP="00774716">
      <w:pPr>
        <w:pStyle w:val="EndNoteBibliography"/>
        <w:spacing w:after="0"/>
        <w:ind w:left="720" w:hanging="720"/>
      </w:pPr>
      <w:r w:rsidRPr="00774716">
        <w:t>Mamidi, S., M. Rossi, D. Annam, S. Moghaddam, R. Lee</w:t>
      </w:r>
      <w:r w:rsidRPr="00774716">
        <w:rPr>
          <w:i/>
        </w:rPr>
        <w:t xml:space="preserve"> et al.</w:t>
      </w:r>
      <w:r w:rsidRPr="00774716">
        <w:t>, 2011 Investigation of the domestication of common bean (Phaseolus vulgaris) using multilocus sequence data. Functional Plant Biology 38</w:t>
      </w:r>
      <w:r w:rsidRPr="00774716">
        <w:rPr>
          <w:b/>
        </w:rPr>
        <w:t>:</w:t>
      </w:r>
      <w:r w:rsidRPr="00774716">
        <w:t xml:space="preserve"> 953.</w:t>
      </w:r>
    </w:p>
    <w:p w14:paraId="2EEE7C3C" w14:textId="77777777" w:rsidR="00774716" w:rsidRPr="00774716" w:rsidRDefault="00774716" w:rsidP="00774716">
      <w:pPr>
        <w:pStyle w:val="EndNoteBibliography"/>
        <w:spacing w:after="0"/>
        <w:ind w:left="720" w:hanging="720"/>
      </w:pPr>
      <w:r w:rsidRPr="00774716">
        <w:lastRenderedPageBreak/>
        <w:t>Marcel, M., 2011 Cutadapt removes adapter sequences from high-throughput sequencing reads. EMBnet.journal 17</w:t>
      </w:r>
      <w:r w:rsidRPr="00774716">
        <w:rPr>
          <w:b/>
        </w:rPr>
        <w:t>:</w:t>
      </w:r>
      <w:r w:rsidRPr="00774716">
        <w:t xml:space="preserve"> 10-12 </w:t>
      </w:r>
    </w:p>
    <w:p w14:paraId="25EB5DBA" w14:textId="77777777" w:rsidR="00774716" w:rsidRPr="00774716" w:rsidRDefault="00774716" w:rsidP="00774716">
      <w:pPr>
        <w:pStyle w:val="EndNoteBibliography"/>
        <w:spacing w:after="0"/>
        <w:ind w:left="720" w:hanging="720"/>
      </w:pPr>
      <w:r w:rsidRPr="00774716">
        <w:t>McCouch, S. R., M. H. Wright, C. W. Tung, L. G. Maron, K. L. McNally</w:t>
      </w:r>
      <w:r w:rsidRPr="00774716">
        <w:rPr>
          <w:i/>
        </w:rPr>
        <w:t xml:space="preserve"> et al.</w:t>
      </w:r>
      <w:r w:rsidRPr="00774716">
        <w:t>, 2016 Open access resources for genome-wide association mapping in rice. Nat Commun 7</w:t>
      </w:r>
      <w:r w:rsidRPr="00774716">
        <w:rPr>
          <w:b/>
        </w:rPr>
        <w:t>:</w:t>
      </w:r>
      <w:r w:rsidRPr="00774716">
        <w:t xml:space="preserve"> 10532.</w:t>
      </w:r>
    </w:p>
    <w:p w14:paraId="6D325196" w14:textId="77777777" w:rsidR="00774716" w:rsidRPr="00774716" w:rsidRDefault="00774716" w:rsidP="00774716">
      <w:pPr>
        <w:pStyle w:val="EndNoteBibliography"/>
        <w:spacing w:after="0"/>
        <w:ind w:left="720" w:hanging="720"/>
      </w:pPr>
      <w:r w:rsidRPr="00774716">
        <w:t>Mefford, J., and J. Witte, 2012 The Covariate's Dilemma. PLoS Genet 8</w:t>
      </w:r>
      <w:r w:rsidRPr="00774716">
        <w:rPr>
          <w:b/>
        </w:rPr>
        <w:t>:</w:t>
      </w:r>
      <w:r w:rsidRPr="00774716">
        <w:t xml:space="preserve"> e1003096.</w:t>
      </w:r>
    </w:p>
    <w:p w14:paraId="0AA69E50" w14:textId="77777777" w:rsidR="00774716" w:rsidRPr="00774716" w:rsidRDefault="00774716" w:rsidP="00774716">
      <w:pPr>
        <w:pStyle w:val="EndNoteBibliography"/>
        <w:spacing w:after="0"/>
        <w:ind w:left="720" w:hanging="720"/>
      </w:pPr>
      <w:r w:rsidRPr="00774716">
        <w:t>Mittl, P. R. E., and W. Schneider-Brachert, 2007 Sel1-like repeat proteins in signal transduction. Cellular Signalling 19</w:t>
      </w:r>
      <w:r w:rsidRPr="00774716">
        <w:rPr>
          <w:b/>
        </w:rPr>
        <w:t>:</w:t>
      </w:r>
      <w:r w:rsidRPr="00774716">
        <w:t xml:space="preserve"> 20-31.</w:t>
      </w:r>
    </w:p>
    <w:p w14:paraId="626B4303" w14:textId="77777777" w:rsidR="00774716" w:rsidRPr="00774716" w:rsidRDefault="00774716" w:rsidP="00774716">
      <w:pPr>
        <w:pStyle w:val="EndNoteBibliography"/>
        <w:spacing w:after="0"/>
        <w:ind w:left="720" w:hanging="720"/>
      </w:pPr>
      <w:r w:rsidRPr="00774716">
        <w:t>Moghaddam, S. M., S. Mamidi, J. M. Osorno, R. Lee, M. Brick</w:t>
      </w:r>
      <w:r w:rsidRPr="00774716">
        <w:rPr>
          <w:i/>
        </w:rPr>
        <w:t xml:space="preserve"> et al.</w:t>
      </w:r>
      <w:r w:rsidRPr="00774716">
        <w:t>, 2016 Genome-Wide Association Study Identifies Candidate Loci Underlying Agronomic Traits in a Middle American Diversity Panel of Common Bean. Plant Genome 9.</w:t>
      </w:r>
    </w:p>
    <w:p w14:paraId="6D00DCB2" w14:textId="77777777" w:rsidR="00774716" w:rsidRPr="00774716" w:rsidRDefault="00774716" w:rsidP="00774716">
      <w:pPr>
        <w:pStyle w:val="EndNoteBibliography"/>
        <w:spacing w:after="0"/>
        <w:ind w:left="720" w:hanging="720"/>
      </w:pPr>
      <w:r w:rsidRPr="00774716">
        <w:t>Morris, G. P., P. Ramu, S. P. Deshpande, C. T. Hash, T. Shah</w:t>
      </w:r>
      <w:r w:rsidRPr="00774716">
        <w:rPr>
          <w:i/>
        </w:rPr>
        <w:t xml:space="preserve"> et al.</w:t>
      </w:r>
      <w:r w:rsidRPr="00774716">
        <w:t>, 2013 Population genomic and genome-wide association studies of agroclimatic traits in sorghum. Proceedings of the National Academy of Sciences 110</w:t>
      </w:r>
      <w:r w:rsidRPr="00774716">
        <w:rPr>
          <w:b/>
        </w:rPr>
        <w:t>:</w:t>
      </w:r>
      <w:r w:rsidRPr="00774716">
        <w:t xml:space="preserve"> 453-458.</w:t>
      </w:r>
    </w:p>
    <w:p w14:paraId="14FCE7CF" w14:textId="77777777" w:rsidR="00774716" w:rsidRPr="00774716" w:rsidRDefault="00774716" w:rsidP="00774716">
      <w:pPr>
        <w:pStyle w:val="EndNoteBibliography"/>
        <w:spacing w:after="0"/>
        <w:ind w:left="720" w:hanging="720"/>
      </w:pPr>
      <w:r w:rsidRPr="00774716">
        <w:t>Myers, J., 1988 The Cooperative Dry Bean Nursery. Reports of the Bean Improvement Cooperative 209-210.</w:t>
      </w:r>
    </w:p>
    <w:p w14:paraId="03E79955" w14:textId="77777777" w:rsidR="00774716" w:rsidRPr="00774716" w:rsidRDefault="00774716" w:rsidP="00774716">
      <w:pPr>
        <w:pStyle w:val="EndNoteBibliography"/>
        <w:spacing w:after="0"/>
        <w:ind w:left="720" w:hanging="720"/>
      </w:pPr>
      <w:r w:rsidRPr="00774716">
        <w:t>Nascimento, M., A. C. C. Nascimento, F. F. e. Silva, L. D. Barili, N. M. d. Vale</w:t>
      </w:r>
      <w:r w:rsidRPr="00774716">
        <w:rPr>
          <w:i/>
        </w:rPr>
        <w:t xml:space="preserve"> et al.</w:t>
      </w:r>
      <w:r w:rsidRPr="00774716">
        <w:t>, 2018 Quantile regression for genome-wide association study of flowering time-related traits in common bean. PLOS ONE 13</w:t>
      </w:r>
      <w:r w:rsidRPr="00774716">
        <w:rPr>
          <w:b/>
        </w:rPr>
        <w:t>:</w:t>
      </w:r>
      <w:r w:rsidRPr="00774716">
        <w:t xml:space="preserve"> e0190303.</w:t>
      </w:r>
    </w:p>
    <w:p w14:paraId="6B4BE22E" w14:textId="77777777" w:rsidR="00774716" w:rsidRPr="00774716" w:rsidRDefault="00774716" w:rsidP="00774716">
      <w:pPr>
        <w:pStyle w:val="EndNoteBibliography"/>
        <w:spacing w:after="0"/>
        <w:ind w:left="720" w:hanging="720"/>
      </w:pPr>
      <w:r w:rsidRPr="00774716">
        <w:t>NPGS, 2017 The National Plant Germplasm System. NPGS. , pp., edited by U. A. R. Service. USDA Agricultural Research Service.</w:t>
      </w:r>
    </w:p>
    <w:p w14:paraId="3ABC15AF" w14:textId="77777777" w:rsidR="00774716" w:rsidRPr="00774716" w:rsidRDefault="00774716" w:rsidP="00774716">
      <w:pPr>
        <w:pStyle w:val="EndNoteBibliography"/>
        <w:spacing w:after="0"/>
        <w:ind w:left="720" w:hanging="720"/>
      </w:pPr>
      <w:r w:rsidRPr="00774716">
        <w:t>O’Rourke, J. A., L. P. Iniguez, F. Fu, B. Bucciarelli, S. S. Miller</w:t>
      </w:r>
      <w:r w:rsidRPr="00774716">
        <w:rPr>
          <w:i/>
        </w:rPr>
        <w:t xml:space="preserve"> et al.</w:t>
      </w:r>
      <w:r w:rsidRPr="00774716">
        <w:t>, 2014 An RNA-Seq based gene expression atlas of the common bean. BMC Genomics 15</w:t>
      </w:r>
      <w:r w:rsidRPr="00774716">
        <w:rPr>
          <w:b/>
        </w:rPr>
        <w:t>:</w:t>
      </w:r>
      <w:r w:rsidRPr="00774716">
        <w:t xml:space="preserve"> 866.</w:t>
      </w:r>
    </w:p>
    <w:p w14:paraId="678DAC5A" w14:textId="77777777" w:rsidR="00774716" w:rsidRPr="00774716" w:rsidRDefault="00774716" w:rsidP="00774716">
      <w:pPr>
        <w:pStyle w:val="EndNoteBibliography"/>
        <w:spacing w:after="0"/>
        <w:ind w:left="720" w:hanging="720"/>
      </w:pPr>
      <w:r w:rsidRPr="00774716">
        <w:t xml:space="preserve">Oh, S., H. Zhang, P. Ludwig and S. van Nocker, 2004 A Mechanism Related to the Yeast Transcriptional Regulator Paf1c Is Required for Expression of the </w:t>
      </w:r>
      <w:r w:rsidRPr="00774716">
        <w:rPr>
          <w:i/>
        </w:rPr>
        <w:t>Arabidopsis</w:t>
      </w:r>
      <w:r w:rsidRPr="00774716">
        <w:t xml:space="preserve"> </w:t>
      </w:r>
      <w:r w:rsidRPr="00774716">
        <w:rPr>
          <w:i/>
        </w:rPr>
        <w:t>FLC/MAF</w:t>
      </w:r>
      <w:r w:rsidRPr="00774716">
        <w:t xml:space="preserve"> MADS Box Gene Family. The Plant Cell 16</w:t>
      </w:r>
      <w:r w:rsidRPr="00774716">
        <w:rPr>
          <w:b/>
        </w:rPr>
        <w:t>:</w:t>
      </w:r>
      <w:r w:rsidRPr="00774716">
        <w:t xml:space="preserve"> 2940-2953.</w:t>
      </w:r>
    </w:p>
    <w:p w14:paraId="1AF8B20B" w14:textId="77777777" w:rsidR="00774716" w:rsidRPr="00774716" w:rsidRDefault="00774716" w:rsidP="00774716">
      <w:pPr>
        <w:pStyle w:val="EndNoteBibliography"/>
        <w:spacing w:after="0"/>
        <w:ind w:left="720" w:hanging="720"/>
      </w:pPr>
      <w:r w:rsidRPr="00774716">
        <w:t>Oladzad, A., T. Porch, J. C. Rosas, S. M. Moghaddam, J. Beaver</w:t>
      </w:r>
      <w:r w:rsidRPr="00774716">
        <w:rPr>
          <w:i/>
        </w:rPr>
        <w:t xml:space="preserve"> et al.</w:t>
      </w:r>
      <w:r w:rsidRPr="00774716">
        <w:t>, 2019a Single and Multi-trait GWAS Identify Genetic Factors Associated with Production Traits in Common Bean Under Abiotic Stress Environments. G3: Genes|Genomes|Genetics 9</w:t>
      </w:r>
      <w:r w:rsidRPr="00774716">
        <w:rPr>
          <w:b/>
        </w:rPr>
        <w:t>:</w:t>
      </w:r>
      <w:r w:rsidRPr="00774716">
        <w:t xml:space="preserve"> 1881-1892.</w:t>
      </w:r>
    </w:p>
    <w:p w14:paraId="26F40DBC" w14:textId="77777777" w:rsidR="00774716" w:rsidRPr="00774716" w:rsidRDefault="00774716" w:rsidP="00774716">
      <w:pPr>
        <w:pStyle w:val="EndNoteBibliography"/>
        <w:spacing w:after="0"/>
        <w:ind w:left="720" w:hanging="720"/>
      </w:pPr>
      <w:r w:rsidRPr="00774716">
        <w:t>Oladzad, A., K. Zitnick-Anderson, S. Jain, K. Simons, J. M. Osorno</w:t>
      </w:r>
      <w:r w:rsidRPr="00774716">
        <w:rPr>
          <w:i/>
        </w:rPr>
        <w:t xml:space="preserve"> et al.</w:t>
      </w:r>
      <w:r w:rsidRPr="00774716">
        <w:t>, 2019b Genotypes and Genomic Regions Associated With Rhizoctonia solani Resistance in Common Bean. Frontiers in Plant Science 10.</w:t>
      </w:r>
    </w:p>
    <w:p w14:paraId="388BA2A1" w14:textId="77777777" w:rsidR="00774716" w:rsidRPr="00774716" w:rsidRDefault="00774716" w:rsidP="00774716">
      <w:pPr>
        <w:pStyle w:val="EndNoteBibliography"/>
        <w:spacing w:after="0"/>
        <w:ind w:left="720" w:hanging="720"/>
      </w:pPr>
      <w:r w:rsidRPr="00774716">
        <w:t>Parry, G., and M. Estelle, 2006 Auxin receptors: a new role for F-box proteins. Current Opinion in Cell Biology 18</w:t>
      </w:r>
      <w:r w:rsidRPr="00774716">
        <w:rPr>
          <w:b/>
        </w:rPr>
        <w:t>:</w:t>
      </w:r>
      <w:r w:rsidRPr="00774716">
        <w:t xml:space="preserve"> 152-156.</w:t>
      </w:r>
    </w:p>
    <w:p w14:paraId="4259972D" w14:textId="77777777" w:rsidR="00774716" w:rsidRPr="00774716" w:rsidRDefault="00774716" w:rsidP="00774716">
      <w:pPr>
        <w:pStyle w:val="EndNoteBibliography"/>
        <w:spacing w:after="0"/>
        <w:ind w:left="720" w:hanging="720"/>
      </w:pPr>
      <w:r w:rsidRPr="00774716">
        <w:t xml:space="preserve">Parry, G., S. Ward, A. Cernac, S. Dharmasiri and M. Estelle, 2006 The </w:t>
      </w:r>
      <w:r w:rsidRPr="00774716">
        <w:rPr>
          <w:i/>
        </w:rPr>
        <w:t xml:space="preserve">Arabidopsis </w:t>
      </w:r>
      <w:r w:rsidRPr="00774716">
        <w:t>SUPPRESSOR OF AUXIN RESISTANCE Proteins Are Nucleoporins with an Important Role in Hormone Signaling and Development. The Plant Cell 18</w:t>
      </w:r>
      <w:r w:rsidRPr="00774716">
        <w:rPr>
          <w:b/>
        </w:rPr>
        <w:t>:</w:t>
      </w:r>
      <w:r w:rsidRPr="00774716">
        <w:t xml:space="preserve"> 1590-1603.</w:t>
      </w:r>
    </w:p>
    <w:p w14:paraId="418EB359" w14:textId="77777777" w:rsidR="00774716" w:rsidRPr="00774716" w:rsidRDefault="00774716" w:rsidP="00774716">
      <w:pPr>
        <w:pStyle w:val="EndNoteBibliography"/>
        <w:spacing w:after="0"/>
        <w:ind w:left="720" w:hanging="720"/>
      </w:pPr>
      <w:r w:rsidRPr="00774716">
        <w:t>Pastor-Corrales, J., R. Steadman and J. Kelly, 2003 Common bean gene pool information provides guidance for effective deployment of disease resistance genes. Phytopathology 93.</w:t>
      </w:r>
    </w:p>
    <w:p w14:paraId="276A3221" w14:textId="77777777" w:rsidR="00774716" w:rsidRPr="00774716" w:rsidRDefault="00774716" w:rsidP="00774716">
      <w:pPr>
        <w:pStyle w:val="EndNoteBibliography"/>
        <w:spacing w:after="0"/>
        <w:ind w:left="720" w:hanging="720"/>
      </w:pPr>
      <w:r w:rsidRPr="00774716">
        <w:t xml:space="preserve">Payne, T., S. D. Johnson and A. M. Koltunow, 2004 </w:t>
      </w:r>
      <w:r w:rsidRPr="00774716">
        <w:rPr>
          <w:i/>
        </w:rPr>
        <w:t>KNUCKLES</w:t>
      </w:r>
      <w:r w:rsidRPr="00774716">
        <w:t xml:space="preserve"> (</w:t>
      </w:r>
      <w:r w:rsidRPr="00774716">
        <w:rPr>
          <w:i/>
        </w:rPr>
        <w:t>KNU</w:t>
      </w:r>
      <w:r w:rsidRPr="00774716">
        <w:t>) encodes a C2H2 zinc-finger protein that regulates development of basal pattern elements of the Arabidopsis gynoecium. Development 131</w:t>
      </w:r>
      <w:r w:rsidRPr="00774716">
        <w:rPr>
          <w:b/>
        </w:rPr>
        <w:t>:</w:t>
      </w:r>
      <w:r w:rsidRPr="00774716">
        <w:t xml:space="preserve"> 3737-3749.</w:t>
      </w:r>
    </w:p>
    <w:p w14:paraId="44EB9917" w14:textId="77777777" w:rsidR="00774716" w:rsidRPr="00774716" w:rsidRDefault="00774716" w:rsidP="00774716">
      <w:pPr>
        <w:pStyle w:val="EndNoteBibliography"/>
        <w:spacing w:after="0"/>
        <w:ind w:left="720" w:hanging="720"/>
      </w:pPr>
      <w:r w:rsidRPr="00774716">
        <w:t>Raggi, L., L. Caproni, A. Carboni and V. Negri, 2019 Genome-Wide Association Study Reveals Candidate Genes for Flowering Time Variation in Common Bean (Phaseolus vulgaris L.). Frontiers in Plant Science 10.</w:t>
      </w:r>
    </w:p>
    <w:p w14:paraId="5673A9FF" w14:textId="77777777" w:rsidR="00774716" w:rsidRPr="00774716" w:rsidRDefault="00774716" w:rsidP="00774716">
      <w:pPr>
        <w:pStyle w:val="EndNoteBibliography"/>
        <w:spacing w:after="0"/>
        <w:ind w:left="720" w:hanging="720"/>
      </w:pPr>
      <w:r w:rsidRPr="00774716">
        <w:t>Repinski, S. L., M. Kwak and P. Gepts, 2012 The common bean growth habit gene PvTFL1y is a functional homolog of Arabidopsis TFL1. Theoretical and Applied Genetics 124</w:t>
      </w:r>
      <w:r w:rsidRPr="00774716">
        <w:rPr>
          <w:b/>
        </w:rPr>
        <w:t>:</w:t>
      </w:r>
      <w:r w:rsidRPr="00774716">
        <w:t xml:space="preserve"> 1539-1547.</w:t>
      </w:r>
    </w:p>
    <w:p w14:paraId="6EF68017" w14:textId="77777777" w:rsidR="00774716" w:rsidRPr="00774716" w:rsidRDefault="00774716" w:rsidP="00774716">
      <w:pPr>
        <w:pStyle w:val="EndNoteBibliography"/>
        <w:spacing w:after="0"/>
        <w:ind w:left="720" w:hanging="720"/>
      </w:pPr>
      <w:r w:rsidRPr="00774716">
        <w:t>Rife, T., R. Graybosch and J. Poland, 2018 Genomic Analysis and Prediction within a US Public Collaborative Winter Wheat Regional Testing Nursery. The Plant Genome 11.</w:t>
      </w:r>
    </w:p>
    <w:p w14:paraId="56C729EC" w14:textId="77777777" w:rsidR="00774716" w:rsidRPr="00774716" w:rsidRDefault="00774716" w:rsidP="00774716">
      <w:pPr>
        <w:pStyle w:val="EndNoteBibliography"/>
        <w:spacing w:after="0"/>
        <w:ind w:left="720" w:hanging="720"/>
      </w:pPr>
      <w:r w:rsidRPr="00774716">
        <w:lastRenderedPageBreak/>
        <w:t>Schmutz, J., P. E. McClean, S. Mamidi, G. A. Wu, S. B. Cannon</w:t>
      </w:r>
      <w:r w:rsidRPr="00774716">
        <w:rPr>
          <w:i/>
        </w:rPr>
        <w:t xml:space="preserve"> et al.</w:t>
      </w:r>
      <w:r w:rsidRPr="00774716">
        <w:t>, 2014 A reference genome for common bean and genome-wide analysis of dual domestications. Nature Genetics 46</w:t>
      </w:r>
      <w:r w:rsidRPr="00774716">
        <w:rPr>
          <w:b/>
        </w:rPr>
        <w:t>:</w:t>
      </w:r>
      <w:r w:rsidRPr="00774716">
        <w:t xml:space="preserve"> 707-713.</w:t>
      </w:r>
    </w:p>
    <w:p w14:paraId="2E4480F4" w14:textId="77777777" w:rsidR="00774716" w:rsidRPr="00774716" w:rsidRDefault="00774716" w:rsidP="00774716">
      <w:pPr>
        <w:pStyle w:val="EndNoteBibliography"/>
        <w:spacing w:after="0"/>
        <w:ind w:left="720" w:hanging="720"/>
      </w:pPr>
      <w:r w:rsidRPr="00774716">
        <w:t>Schork, N. J., S. S. Murray, K. A. Frazer and E. J. Topol, 2009 Common vs. rare allele hypotheses for complex diseases. Curr Opin Genet Dev 19</w:t>
      </w:r>
      <w:r w:rsidRPr="00774716">
        <w:rPr>
          <w:b/>
        </w:rPr>
        <w:t>:</w:t>
      </w:r>
      <w:r w:rsidRPr="00774716">
        <w:t xml:space="preserve"> 212-219.</w:t>
      </w:r>
    </w:p>
    <w:p w14:paraId="33DB931D" w14:textId="77777777" w:rsidR="00774716" w:rsidRPr="00774716" w:rsidRDefault="00774716" w:rsidP="00774716">
      <w:pPr>
        <w:pStyle w:val="EndNoteBibliography"/>
        <w:spacing w:after="0"/>
        <w:ind w:left="720" w:hanging="720"/>
      </w:pPr>
      <w:r w:rsidRPr="00774716">
        <w:t>Schröder, S., S. Mamidi, R. Lee, M. R. McKain, P. E. McClean</w:t>
      </w:r>
      <w:r w:rsidRPr="00774716">
        <w:rPr>
          <w:i/>
        </w:rPr>
        <w:t xml:space="preserve"> et al.</w:t>
      </w:r>
      <w:r w:rsidRPr="00774716">
        <w:t>, 2016 Optimization of genotyping by sequencing (GBS) data in common bean (Phaseolus vulgaris L.). Molecular Breeding 36.</w:t>
      </w:r>
    </w:p>
    <w:p w14:paraId="2AF11002" w14:textId="77777777" w:rsidR="00774716" w:rsidRPr="00774716" w:rsidRDefault="00774716" w:rsidP="00774716">
      <w:pPr>
        <w:pStyle w:val="EndNoteBibliography"/>
        <w:spacing w:after="0"/>
        <w:ind w:left="720" w:hanging="720"/>
      </w:pPr>
      <w:r w:rsidRPr="00774716">
        <w:t>Singh, B., and R. A. Sharma, 2015 Plant terpenes: defense responses, phylogenetic analysis, regulation and clinical applications. 3 Biotech 5</w:t>
      </w:r>
      <w:r w:rsidRPr="00774716">
        <w:rPr>
          <w:b/>
        </w:rPr>
        <w:t>:</w:t>
      </w:r>
      <w:r w:rsidRPr="00774716">
        <w:t xml:space="preserve"> 129-151.</w:t>
      </w:r>
    </w:p>
    <w:p w14:paraId="7CE58A6A" w14:textId="77777777" w:rsidR="00774716" w:rsidRPr="00774716" w:rsidRDefault="00774716" w:rsidP="00774716">
      <w:pPr>
        <w:pStyle w:val="EndNoteBibliography"/>
        <w:spacing w:after="0"/>
        <w:ind w:left="720" w:hanging="720"/>
      </w:pPr>
      <w:r w:rsidRPr="00774716">
        <w:t>Singh, S., 2000 50 years of the Cooperative Dry Bean Nursery. Reports of the Bean Improvement Cooperative</w:t>
      </w:r>
      <w:r w:rsidRPr="00774716">
        <w:rPr>
          <w:b/>
        </w:rPr>
        <w:t>:</w:t>
      </w:r>
      <w:r w:rsidRPr="00774716">
        <w:t xml:space="preserve"> 110-111.</w:t>
      </w:r>
    </w:p>
    <w:p w14:paraId="39BB1DF8" w14:textId="77777777" w:rsidR="00774716" w:rsidRPr="00774716" w:rsidRDefault="00774716" w:rsidP="00774716">
      <w:pPr>
        <w:pStyle w:val="EndNoteBibliography"/>
        <w:spacing w:after="0"/>
        <w:ind w:left="720" w:hanging="720"/>
      </w:pPr>
      <w:r w:rsidRPr="00774716">
        <w:t>Sivakumaran, S., F. Agakov, E. Theodoratou, James G. Prendergast, L. Zgaga</w:t>
      </w:r>
      <w:r w:rsidRPr="00774716">
        <w:rPr>
          <w:i/>
        </w:rPr>
        <w:t xml:space="preserve"> et al.</w:t>
      </w:r>
      <w:r w:rsidRPr="00774716">
        <w:t>, 2011 Abundant Pleiotropy in Human Complex Diseases and Traits. The American Journal of Human Genetics 89</w:t>
      </w:r>
      <w:r w:rsidRPr="00774716">
        <w:rPr>
          <w:b/>
        </w:rPr>
        <w:t>:</w:t>
      </w:r>
      <w:r w:rsidRPr="00774716">
        <w:t xml:space="preserve"> 607-618.</w:t>
      </w:r>
    </w:p>
    <w:p w14:paraId="050FE9D5" w14:textId="77777777" w:rsidR="00774716" w:rsidRPr="00774716" w:rsidRDefault="00774716" w:rsidP="00774716">
      <w:pPr>
        <w:pStyle w:val="EndNoteBibliography"/>
        <w:spacing w:after="0"/>
        <w:ind w:left="720" w:hanging="720"/>
      </w:pPr>
      <w:r w:rsidRPr="00774716">
        <w:t>Soltani, A., M. Bello, E. Mndolwa, S. Schroder, S. M. Moghaddam</w:t>
      </w:r>
      <w:r w:rsidRPr="00774716">
        <w:rPr>
          <w:i/>
        </w:rPr>
        <w:t xml:space="preserve"> et al.</w:t>
      </w:r>
      <w:r w:rsidRPr="00774716">
        <w:t>, 2016 Targeted Analysis of Dry Bean Growth Habit: Interrelationship among Architectural, Phenological, and Yield Components. Crop Science 56</w:t>
      </w:r>
      <w:r w:rsidRPr="00774716">
        <w:rPr>
          <w:b/>
        </w:rPr>
        <w:t>:</w:t>
      </w:r>
      <w:r w:rsidRPr="00774716">
        <w:t xml:space="preserve"> 3005.</w:t>
      </w:r>
    </w:p>
    <w:p w14:paraId="1F92E942" w14:textId="77777777" w:rsidR="00774716" w:rsidRPr="00774716" w:rsidRDefault="00774716" w:rsidP="00774716">
      <w:pPr>
        <w:pStyle w:val="EndNoteBibliography"/>
        <w:spacing w:after="0"/>
        <w:ind w:left="720" w:hanging="720"/>
      </w:pPr>
      <w:r w:rsidRPr="00774716">
        <w:t>Soltani, A., S. MafiMoghaddam, A. Oladzad-Abbasabadi, K. Walter, P. J. Kearns</w:t>
      </w:r>
      <w:r w:rsidRPr="00774716">
        <w:rPr>
          <w:i/>
        </w:rPr>
        <w:t xml:space="preserve"> et al.</w:t>
      </w:r>
      <w:r w:rsidRPr="00774716">
        <w:t>, 2018 Genetic Analysis of Flooding Tolerance in an Andean Diversity Panel of Dry Bean (Phaseolus vulgaris L.). Front Plant Sci 9</w:t>
      </w:r>
      <w:r w:rsidRPr="00774716">
        <w:rPr>
          <w:b/>
        </w:rPr>
        <w:t>:</w:t>
      </w:r>
      <w:r w:rsidRPr="00774716">
        <w:t xml:space="preserve"> 767.</w:t>
      </w:r>
    </w:p>
    <w:p w14:paraId="02511B1B" w14:textId="77777777" w:rsidR="00774716" w:rsidRPr="00774716" w:rsidRDefault="00774716" w:rsidP="00774716">
      <w:pPr>
        <w:pStyle w:val="EndNoteBibliography"/>
        <w:spacing w:after="0"/>
        <w:ind w:left="720" w:hanging="720"/>
      </w:pPr>
      <w:r w:rsidRPr="00774716">
        <w:t>Soltani, A., S. MafiMoghaddam, K. Walter, D. Restrepo-Montoya, S. Mamidi</w:t>
      </w:r>
      <w:r w:rsidRPr="00774716">
        <w:rPr>
          <w:i/>
        </w:rPr>
        <w:t xml:space="preserve"> et al.</w:t>
      </w:r>
      <w:r w:rsidRPr="00774716">
        <w:t>, 2017 Genetic Architecture of Flooding Tolerance in the Dry Bean Middle-American Diversity Panel. Front Plant Sci 8</w:t>
      </w:r>
      <w:r w:rsidRPr="00774716">
        <w:rPr>
          <w:b/>
        </w:rPr>
        <w:t>:</w:t>
      </w:r>
      <w:r w:rsidRPr="00774716">
        <w:t xml:space="preserve"> 1183.</w:t>
      </w:r>
    </w:p>
    <w:p w14:paraId="42A32986" w14:textId="77777777" w:rsidR="00774716" w:rsidRPr="00774716" w:rsidRDefault="00774716" w:rsidP="00774716">
      <w:pPr>
        <w:pStyle w:val="EndNoteBibliography"/>
        <w:spacing w:after="0"/>
        <w:ind w:left="720" w:hanging="720"/>
      </w:pPr>
      <w:r w:rsidRPr="00774716">
        <w:t>Stephens, M., 2017 False discovery rates: a new deal. Biostatistics (Oxford, England) 18</w:t>
      </w:r>
      <w:r w:rsidRPr="00774716">
        <w:rPr>
          <w:b/>
        </w:rPr>
        <w:t>:</w:t>
      </w:r>
      <w:r w:rsidRPr="00774716">
        <w:t xml:space="preserve"> 275-294.</w:t>
      </w:r>
    </w:p>
    <w:p w14:paraId="1F07822D" w14:textId="77777777" w:rsidR="00774716" w:rsidRPr="00774716" w:rsidRDefault="00774716" w:rsidP="00774716">
      <w:pPr>
        <w:pStyle w:val="EndNoteBibliography"/>
        <w:spacing w:after="0"/>
        <w:ind w:left="720" w:hanging="720"/>
      </w:pPr>
      <w:r w:rsidRPr="00774716">
        <w:t>Sukumaran, S., M. Lopes, S. Dreisigacker and M. Reynolds, 2018 Genetic analysis of multi-environmental spring wheat trials identifies genomic regions for locus-specific trade-offs for grain weight and grain number. Theor Appl Genet 131</w:t>
      </w:r>
      <w:r w:rsidRPr="00774716">
        <w:rPr>
          <w:b/>
        </w:rPr>
        <w:t>:</w:t>
      </w:r>
      <w:r w:rsidRPr="00774716">
        <w:t xml:space="preserve"> 985-998.</w:t>
      </w:r>
    </w:p>
    <w:p w14:paraId="2A755BF5" w14:textId="77777777" w:rsidR="00774716" w:rsidRPr="00774716" w:rsidRDefault="00774716" w:rsidP="00774716">
      <w:pPr>
        <w:pStyle w:val="EndNoteBibliography"/>
        <w:spacing w:after="0"/>
        <w:ind w:left="720" w:hanging="720"/>
      </w:pPr>
      <w:r w:rsidRPr="00774716">
        <w:t>Sun, B., L.-S. Looi, S. Guo, Z. He, E.-S. Gan</w:t>
      </w:r>
      <w:r w:rsidRPr="00774716">
        <w:rPr>
          <w:i/>
        </w:rPr>
        <w:t xml:space="preserve"> et al.</w:t>
      </w:r>
      <w:r w:rsidRPr="00774716">
        <w:t>, 2014 Timing Mechanism Dependent on Cell Division Is Invoked by Polycomb Eviction in Plant Stem Cells. Science 343</w:t>
      </w:r>
      <w:r w:rsidRPr="00774716">
        <w:rPr>
          <w:b/>
        </w:rPr>
        <w:t>:</w:t>
      </w:r>
      <w:r w:rsidRPr="00774716">
        <w:t xml:space="preserve"> 1248559.</w:t>
      </w:r>
    </w:p>
    <w:p w14:paraId="7BA624F6" w14:textId="77777777" w:rsidR="00774716" w:rsidRPr="00774716" w:rsidRDefault="00774716" w:rsidP="00774716">
      <w:pPr>
        <w:pStyle w:val="EndNoteBibliography"/>
        <w:spacing w:after="0"/>
        <w:ind w:left="720" w:hanging="720"/>
      </w:pPr>
      <w:r w:rsidRPr="00774716">
        <w:t>Tock, A. J., D. Fourie, P. G. Walley, E. B. Holub, A. Soler</w:t>
      </w:r>
      <w:r w:rsidRPr="00774716">
        <w:rPr>
          <w:i/>
        </w:rPr>
        <w:t xml:space="preserve"> et al.</w:t>
      </w:r>
      <w:r w:rsidRPr="00774716">
        <w:t>, 2017 Genome-Wide Linkage and Association Mapping of Halo Blight Resistance in Common Bean to Race 6 of the Globally Important Bacterial Pathogen. Front Plant Sci 8</w:t>
      </w:r>
      <w:r w:rsidRPr="00774716">
        <w:rPr>
          <w:b/>
        </w:rPr>
        <w:t>:</w:t>
      </w:r>
      <w:r w:rsidRPr="00774716">
        <w:t xml:space="preserve"> 1170.</w:t>
      </w:r>
    </w:p>
    <w:p w14:paraId="57EE7A64" w14:textId="77777777" w:rsidR="00774716" w:rsidRPr="00774716" w:rsidRDefault="00774716" w:rsidP="00774716">
      <w:pPr>
        <w:pStyle w:val="EndNoteBibliography"/>
        <w:spacing w:after="0"/>
        <w:ind w:left="720" w:hanging="720"/>
      </w:pPr>
      <w:r w:rsidRPr="00774716">
        <w:t>Togninalli, M., U. Seren, D. Meng, J. Fitz, M. Nordborg</w:t>
      </w:r>
      <w:r w:rsidRPr="00774716">
        <w:rPr>
          <w:i/>
        </w:rPr>
        <w:t xml:space="preserve"> et al.</w:t>
      </w:r>
      <w:r w:rsidRPr="00774716">
        <w:t>, 2018 The AraGWAS Catalog: a curated and standardized Arabidopsis thaliana GWAS catalog. Nucleic Acids Res 46</w:t>
      </w:r>
      <w:r w:rsidRPr="00774716">
        <w:rPr>
          <w:b/>
        </w:rPr>
        <w:t>:</w:t>
      </w:r>
      <w:r w:rsidRPr="00774716">
        <w:t xml:space="preserve"> D1150-D1156.</w:t>
      </w:r>
    </w:p>
    <w:p w14:paraId="38EA2CC6" w14:textId="77777777" w:rsidR="00774716" w:rsidRPr="00774716" w:rsidRDefault="00774716" w:rsidP="00774716">
      <w:pPr>
        <w:pStyle w:val="EndNoteBibliography"/>
        <w:spacing w:after="0"/>
        <w:ind w:left="720" w:hanging="720"/>
      </w:pPr>
      <w:r w:rsidRPr="00774716">
        <w:t>Trapp, J. J., C. A. Urrea, P. B. Cregan and P. N. Miklas, 2015 Quantitative Trait Loci for Yield under Multiple Stress and Drought Conditions in a Dry Bean Population. Crop Science 55</w:t>
      </w:r>
      <w:r w:rsidRPr="00774716">
        <w:rPr>
          <w:b/>
        </w:rPr>
        <w:t>:</w:t>
      </w:r>
      <w:r w:rsidRPr="00774716">
        <w:t xml:space="preserve"> 1596.</w:t>
      </w:r>
    </w:p>
    <w:p w14:paraId="464BC5AB" w14:textId="77777777" w:rsidR="00774716" w:rsidRPr="00774716" w:rsidRDefault="00774716" w:rsidP="00774716">
      <w:pPr>
        <w:pStyle w:val="EndNoteBibliography"/>
        <w:spacing w:after="0"/>
        <w:ind w:left="720" w:hanging="720"/>
      </w:pPr>
      <w:r w:rsidRPr="00774716">
        <w:t>Trapp, J. J., C. A. Urrea, J. Zhou, L. R. Khot, S. Sankaran</w:t>
      </w:r>
      <w:r w:rsidRPr="00774716">
        <w:rPr>
          <w:i/>
        </w:rPr>
        <w:t xml:space="preserve"> et al.</w:t>
      </w:r>
      <w:r w:rsidRPr="00774716">
        <w:t>, 2016 Selective Phenotyping Traits Related to Multiple Stress and Drought Response in Dry Bean. Crop Science 56</w:t>
      </w:r>
      <w:r w:rsidRPr="00774716">
        <w:rPr>
          <w:b/>
        </w:rPr>
        <w:t>:</w:t>
      </w:r>
      <w:r w:rsidRPr="00774716">
        <w:t xml:space="preserve"> 1460.</w:t>
      </w:r>
    </w:p>
    <w:p w14:paraId="53FAAD99" w14:textId="77777777" w:rsidR="00774716" w:rsidRPr="00774716" w:rsidRDefault="00774716" w:rsidP="00774716">
      <w:pPr>
        <w:pStyle w:val="EndNoteBibliography"/>
        <w:spacing w:after="0"/>
        <w:ind w:left="720" w:hanging="720"/>
      </w:pPr>
      <w:r w:rsidRPr="00774716">
        <w:t>Urbut, S. M., G. Wang, P. Carbonetto and M. Stephens, 2019 Flexible statistical methods for estimating and testing effects in genomic studies with multiple conditions. Nat Genet 51</w:t>
      </w:r>
      <w:r w:rsidRPr="00774716">
        <w:rPr>
          <w:b/>
        </w:rPr>
        <w:t>:</w:t>
      </w:r>
      <w:r w:rsidRPr="00774716">
        <w:t xml:space="preserve"> 187-195.</w:t>
      </w:r>
    </w:p>
    <w:p w14:paraId="5C5653B7" w14:textId="77777777" w:rsidR="00774716" w:rsidRPr="00774716" w:rsidRDefault="00774716" w:rsidP="00774716">
      <w:pPr>
        <w:pStyle w:val="EndNoteBibliography"/>
        <w:spacing w:after="0"/>
        <w:ind w:left="720" w:hanging="720"/>
      </w:pPr>
      <w:r w:rsidRPr="00774716">
        <w:t>Vandemark, G. J., M. A. Brick, J. M. Osorno, J. D. Kelly, C. A. Urrea</w:t>
      </w:r>
      <w:r w:rsidRPr="00774716">
        <w:rPr>
          <w:i/>
        </w:rPr>
        <w:t xml:space="preserve"> et al.</w:t>
      </w:r>
      <w:r w:rsidRPr="00774716">
        <w:t>, 2014 Edible Grain Legumes.</w:t>
      </w:r>
    </w:p>
    <w:p w14:paraId="017A8AA9" w14:textId="77777777" w:rsidR="00774716" w:rsidRPr="00774716" w:rsidRDefault="00774716" w:rsidP="00774716">
      <w:pPr>
        <w:pStyle w:val="EndNoteBibliography"/>
        <w:spacing w:after="0"/>
        <w:ind w:left="720" w:hanging="720"/>
      </w:pPr>
      <w:r w:rsidRPr="00774716">
        <w:t>Visscher, P. M., N. R. Wray, Q. Zhang, P. Sklar, M. I. McCarthy</w:t>
      </w:r>
      <w:r w:rsidRPr="00774716">
        <w:rPr>
          <w:i/>
        </w:rPr>
        <w:t xml:space="preserve"> et al.</w:t>
      </w:r>
      <w:r w:rsidRPr="00774716">
        <w:t>, 2017 10 Years of GWAS Discovery: Biology, Function, and Translation. Am J Hum Genet 101</w:t>
      </w:r>
      <w:r w:rsidRPr="00774716">
        <w:rPr>
          <w:b/>
        </w:rPr>
        <w:t>:</w:t>
      </w:r>
      <w:r w:rsidRPr="00774716">
        <w:t xml:space="preserve"> 5-22.</w:t>
      </w:r>
    </w:p>
    <w:p w14:paraId="3539D655" w14:textId="77777777" w:rsidR="00774716" w:rsidRPr="00774716" w:rsidRDefault="00774716" w:rsidP="00774716">
      <w:pPr>
        <w:pStyle w:val="EndNoteBibliography"/>
        <w:spacing w:after="0"/>
        <w:ind w:left="720" w:hanging="720"/>
      </w:pPr>
      <w:r w:rsidRPr="00774716">
        <w:t xml:space="preserve">Wallace, D. H., K. S. Yourstone, P. N. Masaya and R. Zobel, 1993 </w:t>
      </w:r>
      <w:r w:rsidRPr="00774716">
        <w:rPr>
          <w:i/>
        </w:rPr>
        <w:t>Photoperiod gene control over partitioning between reproductive and vegetative growth</w:t>
      </w:r>
      <w:r w:rsidRPr="00774716">
        <w:t>.</w:t>
      </w:r>
    </w:p>
    <w:p w14:paraId="3A2010FD" w14:textId="77777777" w:rsidR="00774716" w:rsidRPr="00774716" w:rsidRDefault="00774716" w:rsidP="00774716">
      <w:pPr>
        <w:pStyle w:val="EndNoteBibliography"/>
        <w:spacing w:after="0"/>
        <w:ind w:left="720" w:hanging="720"/>
      </w:pPr>
      <w:r w:rsidRPr="00774716">
        <w:t>Weller, J. L., J. K. Vander Schoor, E. C. Perez-Wright, V. Hecht, A. M. González</w:t>
      </w:r>
      <w:r w:rsidRPr="00774716">
        <w:rPr>
          <w:i/>
        </w:rPr>
        <w:t xml:space="preserve"> et al.</w:t>
      </w:r>
      <w:r w:rsidRPr="00774716">
        <w:t>, 2019 Parallel origins of photoperiod adaptation following dual domestications of common bean. Journal of Experimental Botany 70</w:t>
      </w:r>
      <w:r w:rsidRPr="00774716">
        <w:rPr>
          <w:b/>
        </w:rPr>
        <w:t>:</w:t>
      </w:r>
      <w:r w:rsidRPr="00774716">
        <w:t xml:space="preserve"> 1209-1219.</w:t>
      </w:r>
    </w:p>
    <w:p w14:paraId="14184FED" w14:textId="77777777" w:rsidR="00774716" w:rsidRPr="00774716" w:rsidRDefault="00774716" w:rsidP="00774716">
      <w:pPr>
        <w:pStyle w:val="EndNoteBibliography"/>
        <w:spacing w:after="0"/>
        <w:ind w:left="720" w:hanging="720"/>
      </w:pPr>
      <w:r w:rsidRPr="00774716">
        <w:lastRenderedPageBreak/>
        <w:t>Xiao, Y., H. Liu, L. Wu, M. Warburton and J. Yan, 2017 Genome-wide Association Studies in Maize: Praise and Stargaze. Mol Plant 10</w:t>
      </w:r>
      <w:r w:rsidRPr="00774716">
        <w:rPr>
          <w:b/>
        </w:rPr>
        <w:t>:</w:t>
      </w:r>
      <w:r w:rsidRPr="00774716">
        <w:t xml:space="preserve"> 359-374.</w:t>
      </w:r>
    </w:p>
    <w:p w14:paraId="4192FA41" w14:textId="77777777" w:rsidR="00774716" w:rsidRPr="00774716" w:rsidRDefault="00774716" w:rsidP="00774716">
      <w:pPr>
        <w:pStyle w:val="EndNoteBibliography"/>
        <w:spacing w:after="0"/>
        <w:ind w:left="720" w:hanging="720"/>
      </w:pPr>
      <w:r w:rsidRPr="00774716">
        <w:t>Zaitlen, N., S. Lindstrom, B. Pasaniuc, M. Cornelis, G. Genovese</w:t>
      </w:r>
      <w:r w:rsidRPr="00774716">
        <w:rPr>
          <w:i/>
        </w:rPr>
        <w:t xml:space="preserve"> et al.</w:t>
      </w:r>
      <w:r w:rsidRPr="00774716">
        <w:t>, 2012 Informed conditioning on clinical covariates increases power in case-control association studies. PLoS Genet 8</w:t>
      </w:r>
      <w:r w:rsidRPr="00774716">
        <w:rPr>
          <w:b/>
        </w:rPr>
        <w:t>:</w:t>
      </w:r>
      <w:r w:rsidRPr="00774716">
        <w:t xml:space="preserve"> e1003032.</w:t>
      </w:r>
    </w:p>
    <w:p w14:paraId="51539D35" w14:textId="77777777" w:rsidR="00774716" w:rsidRPr="00774716" w:rsidRDefault="00774716" w:rsidP="00774716">
      <w:pPr>
        <w:pStyle w:val="EndNoteBibliography"/>
        <w:spacing w:after="0"/>
        <w:ind w:left="720" w:hanging="720"/>
      </w:pPr>
      <w:r w:rsidRPr="00774716">
        <w:t>Zaumeyer, W., 1947 Control of bean diseases. U. S. Dept. Agr. Yearbook</w:t>
      </w:r>
      <w:r w:rsidRPr="00774716">
        <w:rPr>
          <w:b/>
        </w:rPr>
        <w:t>:</w:t>
      </w:r>
      <w:r w:rsidRPr="00774716">
        <w:t xml:space="preserve"> 333-337 </w:t>
      </w:r>
    </w:p>
    <w:p w14:paraId="0C8277DC" w14:textId="77777777" w:rsidR="00774716" w:rsidRPr="00774716" w:rsidRDefault="00774716" w:rsidP="00774716">
      <w:pPr>
        <w:pStyle w:val="EndNoteBibliography"/>
        <w:spacing w:after="0"/>
        <w:ind w:left="720" w:hanging="720"/>
      </w:pPr>
      <w:r w:rsidRPr="00774716">
        <w:t>Zhang, Z., E. Ersoz, C.-Q. Lai, R. J. Todhunter, H. K. Tiwari</w:t>
      </w:r>
      <w:r w:rsidRPr="00774716">
        <w:rPr>
          <w:i/>
        </w:rPr>
        <w:t xml:space="preserve"> et al.</w:t>
      </w:r>
      <w:r w:rsidRPr="00774716">
        <w:t>, 2010 Mixed linear model approach adapted for genome-wide association studies. Nature Genetics 42</w:t>
      </w:r>
      <w:r w:rsidRPr="00774716">
        <w:rPr>
          <w:b/>
        </w:rPr>
        <w:t>:</w:t>
      </w:r>
      <w:r w:rsidRPr="00774716">
        <w:t xml:space="preserve"> 355.</w:t>
      </w:r>
    </w:p>
    <w:p w14:paraId="2ECD0F53" w14:textId="77777777" w:rsidR="00774716" w:rsidRPr="00774716" w:rsidRDefault="00774716" w:rsidP="00774716">
      <w:pPr>
        <w:pStyle w:val="EndNoteBibliography"/>
        <w:ind w:left="720" w:hanging="720"/>
      </w:pPr>
      <w:r w:rsidRPr="00774716">
        <w:t>Zhou, Q.-H., D. Fu, A. Mason, Y.-J. Zeng, C. Zhao</w:t>
      </w:r>
      <w:r w:rsidRPr="00774716">
        <w:rPr>
          <w:i/>
        </w:rPr>
        <w:t xml:space="preserve"> et al.</w:t>
      </w:r>
      <w:r w:rsidRPr="00774716">
        <w:t xml:space="preserve">, 2014 </w:t>
      </w:r>
      <w:r w:rsidRPr="00774716">
        <w:rPr>
          <w:i/>
        </w:rPr>
        <w:t>In silico integration of quantitative trait loci for seed yield and yield-related traits in Brassica napus</w:t>
      </w:r>
      <w:r w:rsidRPr="00774716">
        <w:t>.</w:t>
      </w:r>
    </w:p>
    <w:p w14:paraId="5E200011" w14:textId="043CE295"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3"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Correlations between best linear unbiased predictors (BLUPs) for each phenotyped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54ABD7FB"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4"/>
      <w:footerReference w:type="default" r:id="rId3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EE0F00" w14:textId="77777777" w:rsidR="00585771" w:rsidRDefault="00585771" w:rsidP="00BF5998">
      <w:pPr>
        <w:spacing w:after="0" w:line="240" w:lineRule="auto"/>
      </w:pPr>
      <w:r>
        <w:separator/>
      </w:r>
    </w:p>
  </w:endnote>
  <w:endnote w:type="continuationSeparator" w:id="0">
    <w:p w14:paraId="6AD73F1F" w14:textId="77777777" w:rsidR="00585771" w:rsidRDefault="00585771" w:rsidP="00BF5998">
      <w:pPr>
        <w:spacing w:after="0" w:line="240" w:lineRule="auto"/>
      </w:pPr>
      <w:r>
        <w:continuationSeparator/>
      </w:r>
    </w:p>
  </w:endnote>
  <w:endnote w:type="continuationNotice" w:id="1">
    <w:p w14:paraId="5CC84C21" w14:textId="77777777" w:rsidR="00585771" w:rsidRDefault="005857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844959"/>
      <w:docPartObj>
        <w:docPartGallery w:val="Page Numbers (Bottom of Page)"/>
        <w:docPartUnique/>
      </w:docPartObj>
    </w:sdtPr>
    <w:sdtEndPr>
      <w:rPr>
        <w:noProof/>
      </w:rPr>
    </w:sdtEndPr>
    <w:sdtContent>
      <w:p w14:paraId="6E54312A" w14:textId="7C881488" w:rsidR="00C669BB" w:rsidRDefault="00C669BB">
        <w:pPr>
          <w:pStyle w:val="Footer"/>
          <w:jc w:val="center"/>
        </w:pPr>
        <w:r>
          <w:fldChar w:fldCharType="begin"/>
        </w:r>
        <w:r>
          <w:instrText xml:space="preserve"> PAGE   \* MERGEFORMAT </w:instrText>
        </w:r>
        <w:r>
          <w:fldChar w:fldCharType="separate"/>
        </w:r>
        <w:r w:rsidR="002E5676">
          <w:rPr>
            <w:noProof/>
          </w:rPr>
          <w:t>47</w:t>
        </w:r>
        <w:r>
          <w:rPr>
            <w:noProof/>
          </w:rPr>
          <w:fldChar w:fldCharType="end"/>
        </w:r>
      </w:p>
    </w:sdtContent>
  </w:sdt>
  <w:p w14:paraId="45DC4156" w14:textId="77777777" w:rsidR="00C669BB" w:rsidRDefault="00C66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138EF2" w14:textId="77777777" w:rsidR="00585771" w:rsidRDefault="00585771" w:rsidP="00BF5998">
      <w:pPr>
        <w:spacing w:after="0" w:line="240" w:lineRule="auto"/>
      </w:pPr>
      <w:r>
        <w:separator/>
      </w:r>
    </w:p>
  </w:footnote>
  <w:footnote w:type="continuationSeparator" w:id="0">
    <w:p w14:paraId="51C46AA9" w14:textId="77777777" w:rsidR="00585771" w:rsidRDefault="00585771" w:rsidP="00BF5998">
      <w:pPr>
        <w:spacing w:after="0" w:line="240" w:lineRule="auto"/>
      </w:pPr>
      <w:r>
        <w:continuationSeparator/>
      </w:r>
    </w:p>
  </w:footnote>
  <w:footnote w:type="continuationNotice" w:id="1">
    <w:p w14:paraId="6FC4DACA" w14:textId="77777777" w:rsidR="00585771" w:rsidRDefault="0058577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841F3" w14:textId="77777777" w:rsidR="00C669BB" w:rsidRDefault="00C669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5ewatt59z0be9dwbppxxsd0pp9wttfxp9&quot;&gt;My EndNote Library-cns-r-pat874037&lt;record-ids&gt;&lt;item&gt;29&lt;/item&gt;&lt;item&gt;44&lt;/item&gt;&lt;item&gt;56&lt;/item&gt;&lt;item&gt;57&lt;/item&gt;&lt;item&gt;58&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078BD"/>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3085"/>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09C"/>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1E03"/>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4A4"/>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1B0C"/>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AFA"/>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676"/>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153"/>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35BC"/>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4C4C"/>
    <w:rsid w:val="00405CB5"/>
    <w:rsid w:val="00405F4F"/>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01B"/>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0D7"/>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6EC5"/>
    <w:rsid w:val="004F7AC2"/>
    <w:rsid w:val="00500F60"/>
    <w:rsid w:val="00501063"/>
    <w:rsid w:val="0050183A"/>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BC9"/>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771"/>
    <w:rsid w:val="00585946"/>
    <w:rsid w:val="00587237"/>
    <w:rsid w:val="0059098B"/>
    <w:rsid w:val="00590C0F"/>
    <w:rsid w:val="00590E80"/>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93B"/>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1B08"/>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2BBC"/>
    <w:rsid w:val="00613361"/>
    <w:rsid w:val="006137D2"/>
    <w:rsid w:val="00613BFE"/>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A12"/>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6DDE"/>
    <w:rsid w:val="0064710E"/>
    <w:rsid w:val="00647272"/>
    <w:rsid w:val="00647399"/>
    <w:rsid w:val="006473D2"/>
    <w:rsid w:val="00647694"/>
    <w:rsid w:val="00647FF5"/>
    <w:rsid w:val="00651637"/>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716"/>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6C2"/>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5B11"/>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46D"/>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535"/>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1EE8"/>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3F95"/>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438"/>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AD6"/>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9BB"/>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36B"/>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2EA3"/>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5780"/>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1EF7"/>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3D8A"/>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61E"/>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87824"/>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966B0"/>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71A"/>
    <w:rsid w:val="00F978EF"/>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 w:type="character" w:customStyle="1" w:styleId="UnresolvedMention11">
    <w:name w:val="Unresolved Mention11"/>
    <w:basedOn w:val="DefaultParagraphFont"/>
    <w:uiPriority w:val="99"/>
    <w:semiHidden/>
    <w:unhideWhenUsed/>
    <w:rsid w:val="00007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21" Type="http://schemas.openxmlformats.org/officeDocument/2006/relationships/hyperlink" Target="https://github.com/Alice-MacQueen/gapit2mashr"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yperlink" Target="https://doi.org/10.18738/T8/KZFZ6K"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faostat3.fao.org/"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openxmlformats.org/officeDocument/2006/relationships/fontTable" Target="fontTab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oter" Target="footer1.xml"/><Relationship Id="rId8" Type="http://schemas.openxmlformats.org/officeDocument/2006/relationships/hyperlink" Target="https://github.com/Alice-MacQueen/SNP-calling-pipeline-GBS-ApeKI"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AB2ED4-6621-4462-9B77-5A6147DAF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2</TotalTime>
  <Pages>1</Pages>
  <Words>27218</Words>
  <Characters>155148</Characters>
  <Application>Microsoft Office Word</Application>
  <DocSecurity>0</DocSecurity>
  <Lines>1292</Lines>
  <Paragraphs>364</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MacQueen, Alice H</cp:lastModifiedBy>
  <cp:revision>52</cp:revision>
  <dcterms:created xsi:type="dcterms:W3CDTF">2019-12-03T22:16:00Z</dcterms:created>
  <dcterms:modified xsi:type="dcterms:W3CDTF">2020-01-30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